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1A96" w:rsidRPr="003D5122" w:rsidRDefault="0032261B" w:rsidP="00662B99">
      <w:pPr>
        <w:widowControl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bookmarkStart w:id="0" w:name="OLE_LINK78"/>
      <w:bookmarkStart w:id="1" w:name="OLE_LINK79"/>
      <w:bookmarkStart w:id="2" w:name="OLE_LINK1"/>
      <w:bookmarkStart w:id="3" w:name="OLE_LINK2"/>
      <w:r w:rsidRPr="003D5122">
        <w:rPr>
          <w:rFonts w:ascii="Book Antiqua" w:hAnsi="Book Antiqua"/>
          <w:b/>
          <w:sz w:val="24"/>
          <w:szCs w:val="24"/>
        </w:rPr>
        <w:t xml:space="preserve">Name of Journal: </w:t>
      </w:r>
      <w:r w:rsidRPr="003D5122">
        <w:rPr>
          <w:rFonts w:ascii="Book Antiqua" w:hAnsi="Book Antiqua"/>
          <w:b/>
          <w:i/>
          <w:iCs/>
          <w:sz w:val="24"/>
          <w:szCs w:val="24"/>
        </w:rPr>
        <w:t>World Journal of Gastroenterology</w:t>
      </w:r>
    </w:p>
    <w:p w:rsidR="0032261B" w:rsidRPr="003D5122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bookmarkStart w:id="4" w:name="OLE_LINK485"/>
      <w:bookmarkStart w:id="5" w:name="OLE_LINK486"/>
      <w:bookmarkStart w:id="6" w:name="OLE_LINK661"/>
      <w:bookmarkStart w:id="7" w:name="OLE_LINK768"/>
      <w:r w:rsidRPr="003D5122">
        <w:rPr>
          <w:rFonts w:ascii="Book Antiqua" w:hAnsi="Book Antiqua"/>
          <w:b/>
          <w:sz w:val="24"/>
          <w:szCs w:val="24"/>
        </w:rPr>
        <w:t>ESPS Manuscript NO:</w:t>
      </w:r>
      <w:bookmarkEnd w:id="4"/>
      <w:bookmarkEnd w:id="5"/>
      <w:bookmarkEnd w:id="6"/>
      <w:bookmarkEnd w:id="7"/>
      <w:r w:rsidRPr="003D5122">
        <w:rPr>
          <w:rFonts w:ascii="Book Antiqua" w:hAnsi="Book Antiqua"/>
          <w:b/>
          <w:sz w:val="24"/>
          <w:szCs w:val="24"/>
        </w:rPr>
        <w:t xml:space="preserve"> 27700</w:t>
      </w:r>
      <w:r w:rsidR="0032261B" w:rsidRPr="003D5122">
        <w:rPr>
          <w:rFonts w:ascii="Book Antiqua" w:hAnsi="Book Antiqua"/>
          <w:b/>
          <w:sz w:val="24"/>
          <w:szCs w:val="24"/>
        </w:rPr>
        <w:br/>
        <w:t>Manuscript Type: CASE REPORT</w:t>
      </w:r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bookmarkStart w:id="8" w:name="OLE_LINK91"/>
      <w:bookmarkStart w:id="9" w:name="OLE_LINK92"/>
    </w:p>
    <w:p w:rsidR="00612DF0" w:rsidRPr="00662B99" w:rsidRDefault="00C47237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C</w:t>
      </w:r>
      <w:r w:rsidR="004F0130" w:rsidRPr="00662B99">
        <w:rPr>
          <w:rFonts w:ascii="Book Antiqua" w:hAnsi="Book Antiqua"/>
          <w:b/>
          <w:kern w:val="0"/>
          <w:sz w:val="24"/>
          <w:szCs w:val="24"/>
        </w:rPr>
        <w:t xml:space="preserve">entral </w:t>
      </w:r>
      <w:proofErr w:type="spellStart"/>
      <w:r w:rsidR="004F0130" w:rsidRPr="00662B99">
        <w:rPr>
          <w:rFonts w:ascii="Book Antiqua" w:hAnsi="Book Antiqua"/>
          <w:b/>
          <w:kern w:val="0"/>
          <w:sz w:val="24"/>
          <w:szCs w:val="24"/>
        </w:rPr>
        <w:t>pancreatectomy</w:t>
      </w:r>
      <w:bookmarkEnd w:id="0"/>
      <w:bookmarkEnd w:id="1"/>
      <w:proofErr w:type="spellEnd"/>
      <w:r w:rsidR="004F0130" w:rsidRPr="00662B99">
        <w:rPr>
          <w:rFonts w:ascii="Book Antiqua" w:hAnsi="Book Antiqua"/>
          <w:b/>
          <w:kern w:val="0"/>
          <w:sz w:val="24"/>
          <w:szCs w:val="24"/>
        </w:rPr>
        <w:t xml:space="preserve"> for </w:t>
      </w:r>
      <w:bookmarkStart w:id="10" w:name="OLE_LINK7"/>
      <w:r w:rsidRPr="00662B99">
        <w:rPr>
          <w:rFonts w:ascii="Book Antiqua" w:hAnsi="Book Antiqua"/>
          <w:b/>
          <w:kern w:val="0"/>
          <w:sz w:val="24"/>
          <w:szCs w:val="24"/>
        </w:rPr>
        <w:t xml:space="preserve">pancreatic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s</w:t>
      </w:r>
      <w:r w:rsidR="00F303DF" w:rsidRPr="00662B99">
        <w:rPr>
          <w:rFonts w:ascii="Book Antiqua" w:hAnsi="Book Antiqua"/>
          <w:b/>
          <w:kern w:val="0"/>
          <w:sz w:val="24"/>
          <w:szCs w:val="24"/>
        </w:rPr>
        <w:t>chwannoma</w:t>
      </w:r>
      <w:bookmarkEnd w:id="2"/>
      <w:bookmarkEnd w:id="3"/>
      <w:bookmarkEnd w:id="10"/>
      <w:proofErr w:type="spellEnd"/>
      <w:r w:rsidR="003D708E" w:rsidRPr="00662B99">
        <w:rPr>
          <w:rFonts w:ascii="Book Antiqua" w:hAnsi="Book Antiqua"/>
          <w:b/>
          <w:kern w:val="0"/>
          <w:sz w:val="24"/>
          <w:szCs w:val="24"/>
        </w:rPr>
        <w:t>:</w:t>
      </w:r>
      <w:r w:rsidR="003B1A96"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3D708E" w:rsidRPr="00662B99">
        <w:rPr>
          <w:rFonts w:ascii="Book Antiqua" w:hAnsi="Book Antiqua"/>
          <w:b/>
          <w:kern w:val="0"/>
          <w:sz w:val="24"/>
          <w:szCs w:val="24"/>
        </w:rPr>
        <w:t>A case report and literature review</w:t>
      </w:r>
    </w:p>
    <w:bookmarkEnd w:id="8"/>
    <w:bookmarkEnd w:id="9"/>
    <w:p w:rsidR="003B1A96" w:rsidRPr="00662B99" w:rsidRDefault="003B1A96" w:rsidP="00662B99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6A0DBB" w:rsidRPr="00662B99" w:rsidRDefault="006A0DBB" w:rsidP="00662B99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662B99">
        <w:rPr>
          <w:rFonts w:ascii="Book Antiqua" w:hAnsi="Book Antiqua"/>
          <w:sz w:val="24"/>
          <w:szCs w:val="24"/>
        </w:rPr>
        <w:t>Xu</w:t>
      </w:r>
      <w:proofErr w:type="spellEnd"/>
      <w:r w:rsidR="003B1A96" w:rsidRPr="00662B99">
        <w:rPr>
          <w:rFonts w:ascii="Book Antiqua" w:hAnsi="Book Antiqua"/>
          <w:sz w:val="24"/>
          <w:szCs w:val="24"/>
        </w:rPr>
        <w:t xml:space="preserve"> SY </w:t>
      </w:r>
      <w:r w:rsidRPr="00662B99">
        <w:rPr>
          <w:rFonts w:ascii="Book Antiqua" w:hAnsi="Book Antiqua"/>
          <w:i/>
          <w:sz w:val="24"/>
          <w:szCs w:val="24"/>
        </w:rPr>
        <w:t>et al</w:t>
      </w:r>
      <w:r w:rsidRPr="00662B99">
        <w:rPr>
          <w:rFonts w:ascii="Book Antiqua" w:hAnsi="Book Antiqua"/>
          <w:sz w:val="24"/>
          <w:szCs w:val="24"/>
        </w:rPr>
        <w:t xml:space="preserve">. </w:t>
      </w:r>
      <w:r w:rsidR="008F3525" w:rsidRPr="00662B99">
        <w:rPr>
          <w:rFonts w:ascii="Book Antiqua" w:hAnsi="Book Antiqua"/>
          <w:sz w:val="24"/>
          <w:szCs w:val="24"/>
        </w:rPr>
        <w:t xml:space="preserve">Central </w:t>
      </w:r>
      <w:proofErr w:type="spellStart"/>
      <w:r w:rsidR="008F3525" w:rsidRPr="00662B99">
        <w:rPr>
          <w:rFonts w:ascii="Book Antiqua" w:hAnsi="Book Antiqua"/>
          <w:sz w:val="24"/>
          <w:szCs w:val="24"/>
        </w:rPr>
        <w:t>pancreatectomy</w:t>
      </w:r>
      <w:proofErr w:type="spellEnd"/>
      <w:r w:rsidR="008F3525" w:rsidRPr="00662B99">
        <w:rPr>
          <w:rFonts w:ascii="Book Antiqua" w:hAnsi="Book Antiqua"/>
          <w:sz w:val="24"/>
          <w:szCs w:val="24"/>
        </w:rPr>
        <w:t xml:space="preserve"> for pancreatic </w:t>
      </w:r>
      <w:proofErr w:type="spellStart"/>
      <w:r w:rsidR="008F3525" w:rsidRPr="00662B99">
        <w:rPr>
          <w:rFonts w:ascii="Book Antiqua" w:hAnsi="Book Antiqua"/>
          <w:sz w:val="24"/>
          <w:szCs w:val="24"/>
        </w:rPr>
        <w:t>schwannoma</w:t>
      </w:r>
      <w:proofErr w:type="spellEnd"/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bookmarkStart w:id="11" w:name="OLE_LINK68"/>
      <w:bookmarkStart w:id="12" w:name="OLE_LINK75"/>
    </w:p>
    <w:p w:rsidR="006A0DBB" w:rsidRPr="00662B99" w:rsidRDefault="00854CCD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Shao-Y</w:t>
      </w:r>
      <w:r w:rsidR="00784577" w:rsidRPr="00662B99">
        <w:rPr>
          <w:rFonts w:ascii="Book Antiqua" w:hAnsi="Book Antiqua"/>
          <w:b/>
          <w:kern w:val="0"/>
          <w:sz w:val="24"/>
          <w:szCs w:val="24"/>
        </w:rPr>
        <w:t xml:space="preserve">an </w:t>
      </w:r>
      <w:proofErr w:type="spellStart"/>
      <w:r w:rsidR="00784577" w:rsidRPr="00662B99">
        <w:rPr>
          <w:rFonts w:ascii="Book Antiqua" w:hAnsi="Book Antiqua"/>
          <w:b/>
          <w:kern w:val="0"/>
          <w:sz w:val="24"/>
          <w:szCs w:val="24"/>
        </w:rPr>
        <w:t>Xu</w:t>
      </w:r>
      <w:proofErr w:type="spellEnd"/>
      <w:r w:rsidR="00784577"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="00784577" w:rsidRPr="00662B99">
        <w:rPr>
          <w:rFonts w:ascii="Book Antiqua" w:hAnsi="Book Antiqua"/>
          <w:b/>
          <w:kern w:val="0"/>
          <w:sz w:val="24"/>
          <w:szCs w:val="24"/>
        </w:rPr>
        <w:t>Ke</w:t>
      </w:r>
      <w:proofErr w:type="spellEnd"/>
      <w:r w:rsidR="00784577" w:rsidRPr="00662B99">
        <w:rPr>
          <w:rFonts w:ascii="Book Antiqua" w:hAnsi="Book Antiqua"/>
          <w:b/>
          <w:kern w:val="0"/>
          <w:sz w:val="24"/>
          <w:szCs w:val="24"/>
        </w:rPr>
        <w:t xml:space="preserve"> Sun, </w:t>
      </w:r>
      <w:proofErr w:type="spellStart"/>
      <w:r w:rsidR="009D64B0" w:rsidRPr="00662B99">
        <w:rPr>
          <w:rFonts w:ascii="Book Antiqua" w:hAnsi="Book Antiqua"/>
          <w:b/>
          <w:sz w:val="24"/>
          <w:szCs w:val="24"/>
        </w:rPr>
        <w:t>Kwabena</w:t>
      </w:r>
      <w:proofErr w:type="spellEnd"/>
      <w:r w:rsidR="009D64B0"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9D64B0" w:rsidRPr="00662B99">
        <w:rPr>
          <w:rFonts w:ascii="Book Antiqua" w:hAnsi="Book Antiqua"/>
          <w:b/>
          <w:sz w:val="24"/>
          <w:szCs w:val="24"/>
        </w:rPr>
        <w:t>Gyabaah</w:t>
      </w:r>
      <w:proofErr w:type="spellEnd"/>
      <w:r w:rsidR="009D64B0"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9D64B0" w:rsidRPr="00662B99">
        <w:rPr>
          <w:rFonts w:ascii="Book Antiqua" w:hAnsi="Book Antiqua"/>
          <w:b/>
          <w:sz w:val="24"/>
          <w:szCs w:val="24"/>
        </w:rPr>
        <w:t>Owusu-Ansah</w:t>
      </w:r>
      <w:proofErr w:type="spellEnd"/>
      <w:r w:rsidR="009D64B0"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Hai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>-Y</w:t>
      </w:r>
      <w:r w:rsidR="00784577" w:rsidRPr="00662B99">
        <w:rPr>
          <w:rFonts w:ascii="Book Antiqua" w:hAnsi="Book Antiqua"/>
          <w:b/>
          <w:kern w:val="0"/>
          <w:sz w:val="24"/>
          <w:szCs w:val="24"/>
        </w:rPr>
        <w:t xml:space="preserve">ang </w:t>
      </w:r>
      <w:proofErr w:type="spellStart"/>
      <w:r w:rsidR="00784577" w:rsidRPr="00662B99">
        <w:rPr>
          <w:rFonts w:ascii="Book Antiqua" w:hAnsi="Book Antiqua"/>
          <w:b/>
          <w:kern w:val="0"/>
          <w:sz w:val="24"/>
          <w:szCs w:val="24"/>
        </w:rPr>
        <w:t>Xie</w:t>
      </w:r>
      <w:proofErr w:type="spellEnd"/>
      <w:r w:rsidR="00784577" w:rsidRPr="00662B99">
        <w:rPr>
          <w:rFonts w:ascii="Book Antiqua" w:hAnsi="Book Antiqua"/>
          <w:b/>
          <w:kern w:val="0"/>
          <w:sz w:val="24"/>
          <w:szCs w:val="24"/>
        </w:rPr>
        <w:t xml:space="preserve">, Lin Zhou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Shu-S</w:t>
      </w:r>
      <w:r w:rsidR="00784577" w:rsidRPr="00662B99">
        <w:rPr>
          <w:rFonts w:ascii="Book Antiqua" w:hAnsi="Book Antiqua"/>
          <w:b/>
          <w:kern w:val="0"/>
          <w:sz w:val="24"/>
          <w:szCs w:val="24"/>
        </w:rPr>
        <w:t>en</w:t>
      </w:r>
      <w:proofErr w:type="spellEnd"/>
      <w:r w:rsidR="003B1A96"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proofErr w:type="spellStart"/>
      <w:r w:rsidR="00784577" w:rsidRPr="00662B99">
        <w:rPr>
          <w:rFonts w:ascii="Book Antiqua" w:hAnsi="Book Antiqua"/>
          <w:b/>
          <w:kern w:val="0"/>
          <w:sz w:val="24"/>
          <w:szCs w:val="24"/>
        </w:rPr>
        <w:t>Zheng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>, Wei-L</w:t>
      </w:r>
      <w:r w:rsidR="00784577" w:rsidRPr="00662B99">
        <w:rPr>
          <w:rFonts w:ascii="Book Antiqua" w:hAnsi="Book Antiqua"/>
          <w:b/>
          <w:kern w:val="0"/>
          <w:sz w:val="24"/>
          <w:szCs w:val="24"/>
        </w:rPr>
        <w:t>in Wang</w:t>
      </w:r>
      <w:bookmarkEnd w:id="11"/>
      <w:bookmarkEnd w:id="12"/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bookmarkStart w:id="13" w:name="OLE_LINK59"/>
      <w:bookmarkStart w:id="14" w:name="OLE_LINK60"/>
      <w:bookmarkStart w:id="15" w:name="OLE_LINK61"/>
    </w:p>
    <w:p w:rsidR="003B1A96" w:rsidRPr="00662B99" w:rsidRDefault="0032261B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Shao-Yan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u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Kwabena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Gyabaah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Owusu-Ansah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Hai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-Yang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ie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Lin Zhou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Shu-Sen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Zheng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>, Wei-Lin Wang,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sz w:val="24"/>
          <w:szCs w:val="24"/>
        </w:rPr>
        <w:t xml:space="preserve">Division of </w:t>
      </w:r>
      <w:proofErr w:type="spellStart"/>
      <w:r w:rsidR="00612DF0" w:rsidRPr="00662B99">
        <w:rPr>
          <w:rFonts w:ascii="Book Antiqua" w:hAnsi="Book Antiqua"/>
          <w:sz w:val="24"/>
          <w:szCs w:val="24"/>
        </w:rPr>
        <w:t>Hepatobiliary</w:t>
      </w:r>
      <w:proofErr w:type="spellEnd"/>
      <w:r w:rsidR="00612DF0" w:rsidRPr="00662B99">
        <w:rPr>
          <w:rFonts w:ascii="Book Antiqua" w:hAnsi="Book Antiqua"/>
          <w:sz w:val="24"/>
          <w:szCs w:val="24"/>
        </w:rPr>
        <w:t xml:space="preserve"> and Pancreatic Surgery, Department of Surgery, First Affiliated Hospital, School of Medicine, Zhejiang University</w:t>
      </w:r>
      <w:bookmarkEnd w:id="13"/>
      <w:r w:rsidR="00612DF0" w:rsidRPr="00662B99">
        <w:rPr>
          <w:rFonts w:ascii="Book Antiqua" w:hAnsi="Book Antiqua"/>
          <w:sz w:val="24"/>
          <w:szCs w:val="24"/>
        </w:rPr>
        <w:t>,</w:t>
      </w:r>
      <w:r w:rsidR="003B1A96" w:rsidRPr="00662B99">
        <w:rPr>
          <w:rFonts w:ascii="Book Antiqua" w:hAnsi="Book Antiqua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sz w:val="24"/>
          <w:szCs w:val="24"/>
        </w:rPr>
        <w:t>Hangzhou 310003,</w:t>
      </w:r>
      <w:r w:rsidR="005565A2" w:rsidRPr="00662B99">
        <w:rPr>
          <w:rFonts w:ascii="Book Antiqua" w:hAnsi="Book Antiqua"/>
          <w:sz w:val="24"/>
          <w:szCs w:val="24"/>
        </w:rPr>
        <w:t xml:space="preserve"> </w:t>
      </w:r>
      <w:r w:rsidR="003B1A96" w:rsidRPr="00662B99">
        <w:rPr>
          <w:rFonts w:ascii="Book Antiqua" w:hAnsi="Book Antiqua"/>
          <w:sz w:val="24"/>
          <w:szCs w:val="24"/>
        </w:rPr>
        <w:t xml:space="preserve">Zhejiang Province, </w:t>
      </w:r>
      <w:r w:rsidR="00612DF0" w:rsidRPr="00662B99">
        <w:rPr>
          <w:rFonts w:ascii="Book Antiqua" w:hAnsi="Book Antiqua"/>
          <w:sz w:val="24"/>
          <w:szCs w:val="24"/>
        </w:rPr>
        <w:t>China</w:t>
      </w:r>
      <w:bookmarkEnd w:id="14"/>
      <w:bookmarkEnd w:id="15"/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Shao-Yan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u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Kwabena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Gyabaah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Owusu-Ansah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Hai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-Yang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ie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Lin Zhou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Shu-Sen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Zheng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Wei-Lin Wang, </w:t>
      </w:r>
      <w:r w:rsidR="00612DF0" w:rsidRPr="00662B99">
        <w:rPr>
          <w:rFonts w:ascii="Book Antiqua" w:hAnsi="Book Antiqua"/>
          <w:sz w:val="24"/>
          <w:szCs w:val="24"/>
        </w:rPr>
        <w:t>Key Laboratory of Combined Multi-</w:t>
      </w:r>
      <w:r w:rsidR="00F671BE" w:rsidRPr="00662B99">
        <w:rPr>
          <w:rFonts w:ascii="Book Antiqua" w:hAnsi="Book Antiqua"/>
          <w:sz w:val="24"/>
          <w:szCs w:val="24"/>
        </w:rPr>
        <w:t>Organ</w:t>
      </w:r>
      <w:r w:rsidR="00612DF0" w:rsidRPr="00662B99">
        <w:rPr>
          <w:rFonts w:ascii="Book Antiqua" w:hAnsi="Book Antiqua"/>
          <w:sz w:val="24"/>
          <w:szCs w:val="24"/>
        </w:rPr>
        <w:t xml:space="preserve"> Transplantation, Ministry of Public Health, First Affiliated Hospital, School of Medicine, Zhejiang University,</w:t>
      </w:r>
      <w:bookmarkStart w:id="16" w:name="OLE_LINK56"/>
      <w:r w:rsidRPr="00662B99">
        <w:rPr>
          <w:rFonts w:ascii="Book Antiqua" w:hAnsi="Book Antiqua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sz w:val="24"/>
          <w:szCs w:val="24"/>
        </w:rPr>
        <w:t>Hangzhou 310003,</w:t>
      </w:r>
      <w:r w:rsidR="005565A2" w:rsidRPr="00662B99">
        <w:rPr>
          <w:rFonts w:ascii="Book Antiqua" w:hAnsi="Book Antiqua"/>
          <w:sz w:val="24"/>
          <w:szCs w:val="24"/>
        </w:rPr>
        <w:t xml:space="preserve"> </w:t>
      </w:r>
      <w:r w:rsidRPr="00662B99">
        <w:rPr>
          <w:rFonts w:ascii="Book Antiqua" w:hAnsi="Book Antiqua"/>
          <w:sz w:val="24"/>
          <w:szCs w:val="24"/>
        </w:rPr>
        <w:t xml:space="preserve">Zhejiang Province, </w:t>
      </w:r>
      <w:r w:rsidR="00612DF0" w:rsidRPr="00662B99">
        <w:rPr>
          <w:rFonts w:ascii="Book Antiqua" w:hAnsi="Book Antiqua"/>
          <w:sz w:val="24"/>
          <w:szCs w:val="24"/>
        </w:rPr>
        <w:t>China</w:t>
      </w:r>
      <w:bookmarkEnd w:id="16"/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7F36EA" w:rsidRDefault="003B1A96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Shao-Yan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u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Kwabena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Gyabaah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Owusu-Ansah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Hai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-Yang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ie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Lin Zhou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Shu-Sen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Zheng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Wei-Lin Wang, </w:t>
      </w:r>
      <w:r w:rsidR="00612DF0" w:rsidRPr="00662B99">
        <w:rPr>
          <w:rFonts w:ascii="Book Antiqua" w:hAnsi="Book Antiqua"/>
          <w:sz w:val="24"/>
          <w:szCs w:val="24"/>
        </w:rPr>
        <w:t>Key Laboratory of Organ Transplantation,</w:t>
      </w:r>
      <w:r w:rsidR="007F36EA">
        <w:rPr>
          <w:rFonts w:ascii="Book Antiqua" w:hAnsi="Book Antiqua" w:hint="eastAsia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sz w:val="24"/>
          <w:szCs w:val="24"/>
        </w:rPr>
        <w:t xml:space="preserve">Hangzhou 310003, </w:t>
      </w:r>
      <w:r w:rsidR="007F36EA" w:rsidRPr="00662B99">
        <w:rPr>
          <w:rFonts w:ascii="Book Antiqua" w:hAnsi="Book Antiqua"/>
          <w:sz w:val="24"/>
          <w:szCs w:val="24"/>
        </w:rPr>
        <w:t>Zhejiang Province</w:t>
      </w:r>
      <w:r w:rsidR="007F36EA">
        <w:rPr>
          <w:rFonts w:ascii="Book Antiqua" w:hAnsi="Book Antiqua" w:hint="eastAsia"/>
          <w:sz w:val="24"/>
          <w:szCs w:val="24"/>
        </w:rPr>
        <w:t>,</w:t>
      </w:r>
      <w:r w:rsidR="007F36EA" w:rsidRPr="00662B99">
        <w:rPr>
          <w:rFonts w:ascii="Book Antiqua" w:hAnsi="Book Antiqua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sz w:val="24"/>
          <w:szCs w:val="24"/>
        </w:rPr>
        <w:t>China</w:t>
      </w:r>
    </w:p>
    <w:p w:rsidR="007F36EA" w:rsidRDefault="007F36EA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612DF0" w:rsidRPr="00662B99" w:rsidRDefault="007F36EA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Shao-Yan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u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Kwabena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Gyabaah</w:t>
      </w:r>
      <w:proofErr w:type="spellEnd"/>
      <w:r w:rsidRPr="00662B99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sz w:val="24"/>
          <w:szCs w:val="24"/>
        </w:rPr>
        <w:t>Owusu-Ansah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Hai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-Yang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Xie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, Lin Zhou,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Shu-Sen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t>Zheng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>, Wei-Lin Wang,</w:t>
      </w:r>
      <w:r>
        <w:rPr>
          <w:rFonts w:ascii="Book Antiqua" w:hAnsi="Book Antiqua" w:hint="eastAsia"/>
          <w:b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sz w:val="24"/>
          <w:szCs w:val="24"/>
        </w:rPr>
        <w:t>Collaborative Innovation Center for Diagnosis and Treatment of Infectious Diseases, Zhejiang University, Hangzhou 310003,</w:t>
      </w:r>
      <w:r w:rsidR="005565A2" w:rsidRPr="00662B99">
        <w:rPr>
          <w:rFonts w:ascii="Book Antiqua" w:hAnsi="Book Antiqua"/>
          <w:sz w:val="24"/>
          <w:szCs w:val="24"/>
        </w:rPr>
        <w:t xml:space="preserve"> </w:t>
      </w:r>
      <w:r w:rsidR="003B1A96" w:rsidRPr="00662B99">
        <w:rPr>
          <w:rFonts w:ascii="Book Antiqua" w:hAnsi="Book Antiqua"/>
          <w:sz w:val="24"/>
          <w:szCs w:val="24"/>
        </w:rPr>
        <w:t>Zhejiang Province, China</w:t>
      </w:r>
    </w:p>
    <w:p w:rsidR="003B1A96" w:rsidRPr="00662B99" w:rsidRDefault="003B1A96" w:rsidP="00662B99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612DF0" w:rsidRPr="00662B99" w:rsidRDefault="00F3382B" w:rsidP="00662B99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662B99">
        <w:rPr>
          <w:rFonts w:ascii="Book Antiqua" w:hAnsi="Book Antiqua"/>
          <w:b/>
          <w:kern w:val="0"/>
          <w:sz w:val="24"/>
          <w:szCs w:val="24"/>
        </w:rPr>
        <w:lastRenderedPageBreak/>
        <w:t>Ke</w:t>
      </w:r>
      <w:proofErr w:type="spell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 Sun</w:t>
      </w:r>
      <w:r w:rsidRPr="00662B99">
        <w:rPr>
          <w:rFonts w:ascii="Book Antiqua" w:hAnsi="Book Antiqua"/>
          <w:b/>
          <w:sz w:val="24"/>
          <w:szCs w:val="24"/>
        </w:rPr>
        <w:t xml:space="preserve">, </w:t>
      </w:r>
      <w:r w:rsidR="00612DF0" w:rsidRPr="00662B99">
        <w:rPr>
          <w:rFonts w:ascii="Book Antiqua" w:hAnsi="Book Antiqua"/>
          <w:sz w:val="24"/>
          <w:szCs w:val="24"/>
        </w:rPr>
        <w:t xml:space="preserve">Department of </w:t>
      </w:r>
      <w:r w:rsidR="000829A4" w:rsidRPr="00662B99">
        <w:rPr>
          <w:rFonts w:ascii="Book Antiqua" w:hAnsi="Book Antiqua"/>
          <w:sz w:val="24"/>
          <w:szCs w:val="24"/>
        </w:rPr>
        <w:t>P</w:t>
      </w:r>
      <w:r w:rsidR="00612DF0" w:rsidRPr="00662B99">
        <w:rPr>
          <w:rFonts w:ascii="Book Antiqua" w:hAnsi="Book Antiqua"/>
          <w:sz w:val="24"/>
          <w:szCs w:val="24"/>
        </w:rPr>
        <w:t>athology, First Affiliated Hospital, School of Medicine, Zhejiang University, Hangzhou 310003,</w:t>
      </w:r>
      <w:r w:rsidR="003B1A96" w:rsidRPr="00662B99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3B1A96" w:rsidRPr="00662B99">
        <w:rPr>
          <w:rFonts w:ascii="Book Antiqua" w:hAnsi="Book Antiqua"/>
          <w:sz w:val="24"/>
          <w:szCs w:val="24"/>
        </w:rPr>
        <w:t>Zhejiang</w:t>
      </w:r>
      <w:proofErr w:type="gramEnd"/>
      <w:r w:rsidR="003B1A96" w:rsidRPr="00662B99">
        <w:rPr>
          <w:rFonts w:ascii="Book Antiqua" w:hAnsi="Book Antiqua"/>
          <w:sz w:val="24"/>
          <w:szCs w:val="24"/>
        </w:rPr>
        <w:t xml:space="preserve"> Province, China</w:t>
      </w:r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612DF0" w:rsidRPr="00662B99" w:rsidRDefault="00612DF0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Author contributions: </w:t>
      </w:r>
      <w:bookmarkStart w:id="17" w:name="OLE_LINK18"/>
      <w:bookmarkStart w:id="18" w:name="OLE_LINK23"/>
      <w:proofErr w:type="spellStart"/>
      <w:r w:rsidRPr="00662B99">
        <w:rPr>
          <w:rFonts w:ascii="Book Antiqua" w:hAnsi="Book Antiqua"/>
          <w:kern w:val="0"/>
          <w:sz w:val="24"/>
          <w:szCs w:val="24"/>
        </w:rPr>
        <w:t>Xu</w:t>
      </w:r>
      <w:proofErr w:type="spellEnd"/>
      <w:r w:rsidR="00E358FD" w:rsidRPr="00662B99">
        <w:rPr>
          <w:rFonts w:ascii="Book Antiqua" w:hAnsi="Book Antiqua"/>
          <w:kern w:val="0"/>
          <w:sz w:val="24"/>
          <w:szCs w:val="24"/>
        </w:rPr>
        <w:t xml:space="preserve"> SY</w:t>
      </w:r>
      <w:bookmarkEnd w:id="17"/>
      <w:bookmarkEnd w:id="18"/>
      <w:r w:rsidRPr="00662B99">
        <w:rPr>
          <w:rFonts w:ascii="Book Antiqua" w:hAnsi="Book Antiqua"/>
          <w:kern w:val="0"/>
          <w:sz w:val="24"/>
          <w:szCs w:val="24"/>
        </w:rPr>
        <w:t xml:space="preserve"> collected case data and prepared the photos</w:t>
      </w:r>
      <w:r w:rsidR="00662B99">
        <w:rPr>
          <w:rFonts w:ascii="Book Antiqua" w:hAnsi="Book Antiqua" w:hint="eastAsia"/>
          <w:kern w:val="0"/>
          <w:sz w:val="24"/>
          <w:szCs w:val="24"/>
        </w:rPr>
        <w:t xml:space="preserve">; </w:t>
      </w:r>
      <w:r w:rsidRPr="00662B99">
        <w:rPr>
          <w:rFonts w:ascii="Book Antiqua" w:hAnsi="Book Antiqua"/>
          <w:kern w:val="0"/>
          <w:sz w:val="24"/>
          <w:szCs w:val="24"/>
        </w:rPr>
        <w:t>Sun</w:t>
      </w:r>
      <w:r w:rsidR="00854CCD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E358FD" w:rsidRPr="00662B99">
        <w:rPr>
          <w:rFonts w:ascii="Book Antiqua" w:hAnsi="Book Antiqua"/>
          <w:kern w:val="0"/>
          <w:sz w:val="24"/>
          <w:szCs w:val="24"/>
        </w:rPr>
        <w:t xml:space="preserve">K </w:t>
      </w:r>
      <w:r w:rsidR="00854CCD" w:rsidRPr="00662B99">
        <w:rPr>
          <w:rFonts w:ascii="Book Antiqua" w:hAnsi="Book Antiqua"/>
          <w:kern w:val="0"/>
          <w:sz w:val="24"/>
          <w:szCs w:val="24"/>
        </w:rPr>
        <w:t>proofread</w:t>
      </w:r>
      <w:r w:rsidRPr="00662B99">
        <w:rPr>
          <w:rFonts w:ascii="Book Antiqua" w:hAnsi="Book Antiqua"/>
          <w:kern w:val="0"/>
          <w:sz w:val="24"/>
          <w:szCs w:val="24"/>
        </w:rPr>
        <w:t xml:space="preserve"> the</w:t>
      </w:r>
      <w:r w:rsidR="00585D0F" w:rsidRPr="00662B99">
        <w:rPr>
          <w:rFonts w:ascii="Book Antiqua" w:hAnsi="Book Antiqua"/>
          <w:sz w:val="24"/>
          <w:szCs w:val="24"/>
        </w:rPr>
        <w:t xml:space="preserve"> pathologic materials</w:t>
      </w:r>
      <w:r w:rsidR="00662B99">
        <w:rPr>
          <w:rFonts w:ascii="Book Antiqua" w:hAnsi="Book Antiqua" w:hint="eastAsia"/>
          <w:sz w:val="24"/>
          <w:szCs w:val="24"/>
        </w:rPr>
        <w:t>;</w:t>
      </w:r>
      <w:r w:rsidR="00585D0F" w:rsidRPr="00662B9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85D0F" w:rsidRPr="00662B99">
        <w:rPr>
          <w:rFonts w:ascii="Book Antiqua" w:hAnsi="Book Antiqua"/>
          <w:sz w:val="24"/>
          <w:szCs w:val="24"/>
        </w:rPr>
        <w:t>Xu</w:t>
      </w:r>
      <w:proofErr w:type="spellEnd"/>
      <w:r w:rsidR="00585D0F" w:rsidRPr="00662B99">
        <w:rPr>
          <w:rFonts w:ascii="Book Antiqua" w:hAnsi="Book Antiqua"/>
          <w:sz w:val="24"/>
          <w:szCs w:val="24"/>
        </w:rPr>
        <w:t xml:space="preserve"> SY wrote the manuscript</w:t>
      </w:r>
      <w:r w:rsidR="00662B99">
        <w:rPr>
          <w:rFonts w:ascii="Book Antiqua" w:hAnsi="Book Antiqua" w:hint="eastAsia"/>
          <w:sz w:val="24"/>
          <w:szCs w:val="24"/>
        </w:rPr>
        <w:t>;</w:t>
      </w:r>
      <w:r w:rsidR="00585D0F" w:rsidRPr="00662B9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62B99" w:rsidRPr="00662B99">
        <w:rPr>
          <w:rFonts w:ascii="Book Antiqua" w:hAnsi="Book Antiqua"/>
          <w:sz w:val="24"/>
          <w:szCs w:val="24"/>
        </w:rPr>
        <w:t>Owusu-Ansah</w:t>
      </w:r>
      <w:proofErr w:type="spellEnd"/>
      <w:r w:rsidR="00662B99" w:rsidRPr="00662B99">
        <w:rPr>
          <w:rFonts w:ascii="Book Antiqua" w:hAnsi="Book Antiqua"/>
          <w:sz w:val="24"/>
          <w:szCs w:val="24"/>
        </w:rPr>
        <w:t xml:space="preserve"> </w:t>
      </w:r>
      <w:r w:rsidR="009D64B0" w:rsidRPr="00662B99">
        <w:rPr>
          <w:rFonts w:ascii="Book Antiqua" w:hAnsi="Book Antiqua"/>
          <w:sz w:val="24"/>
          <w:szCs w:val="24"/>
        </w:rPr>
        <w:t>KG</w:t>
      </w:r>
      <w:r w:rsidR="00662B99">
        <w:rPr>
          <w:rFonts w:ascii="Book Antiqua" w:hAnsi="Book Antiqua" w:hint="eastAsia"/>
          <w:sz w:val="24"/>
          <w:szCs w:val="24"/>
        </w:rPr>
        <w:t xml:space="preserve"> </w:t>
      </w:r>
      <w:r w:rsidR="009D64B0" w:rsidRPr="00662B99">
        <w:rPr>
          <w:rFonts w:ascii="Book Antiqua" w:hAnsi="Book Antiqua"/>
          <w:sz w:val="24"/>
          <w:szCs w:val="24"/>
        </w:rPr>
        <w:t xml:space="preserve">is a </w:t>
      </w:r>
      <w:r w:rsidR="00C84CD6" w:rsidRPr="00662B99">
        <w:rPr>
          <w:rFonts w:ascii="Book Antiqua" w:hAnsi="Book Antiqua"/>
          <w:sz w:val="24"/>
          <w:szCs w:val="24"/>
        </w:rPr>
        <w:t xml:space="preserve">native </w:t>
      </w:r>
      <w:r w:rsidR="009D64B0" w:rsidRPr="00662B99">
        <w:rPr>
          <w:rFonts w:ascii="Book Antiqua" w:hAnsi="Book Antiqua"/>
          <w:sz w:val="24"/>
          <w:szCs w:val="24"/>
        </w:rPr>
        <w:t>English speaker and edited the manuscript</w:t>
      </w:r>
      <w:r w:rsidR="00662B99">
        <w:rPr>
          <w:rFonts w:ascii="Book Antiqua" w:hAnsi="Book Antiqua" w:hint="eastAsia"/>
          <w:sz w:val="24"/>
          <w:szCs w:val="24"/>
        </w:rPr>
        <w:t>;</w:t>
      </w:r>
      <w:r w:rsidR="00585D0F" w:rsidRPr="00662B99">
        <w:rPr>
          <w:rFonts w:ascii="Book Antiqua" w:hAnsi="Book Antiqua"/>
          <w:sz w:val="24"/>
          <w:szCs w:val="24"/>
        </w:rPr>
        <w:t xml:space="preserve"> Wang WL, </w:t>
      </w:r>
      <w:proofErr w:type="spellStart"/>
      <w:r w:rsidR="00585D0F" w:rsidRPr="00662B99">
        <w:rPr>
          <w:rFonts w:ascii="Book Antiqua" w:hAnsi="Book Antiqua"/>
          <w:sz w:val="24"/>
          <w:szCs w:val="24"/>
        </w:rPr>
        <w:t>Zheng</w:t>
      </w:r>
      <w:proofErr w:type="spellEnd"/>
      <w:r w:rsidR="00585D0F" w:rsidRPr="00662B99">
        <w:rPr>
          <w:rFonts w:ascii="Book Antiqua" w:hAnsi="Book Antiqua"/>
          <w:sz w:val="24"/>
          <w:szCs w:val="24"/>
        </w:rPr>
        <w:t xml:space="preserve"> SS, </w:t>
      </w:r>
      <w:proofErr w:type="spellStart"/>
      <w:r w:rsidR="00585D0F" w:rsidRPr="00662B99">
        <w:rPr>
          <w:rFonts w:ascii="Book Antiqua" w:hAnsi="Book Antiqua"/>
          <w:sz w:val="24"/>
          <w:szCs w:val="24"/>
        </w:rPr>
        <w:t>Xie</w:t>
      </w:r>
      <w:proofErr w:type="spellEnd"/>
      <w:r w:rsidR="00585D0F" w:rsidRPr="00662B99">
        <w:rPr>
          <w:rFonts w:ascii="Book Antiqua" w:hAnsi="Book Antiqua"/>
          <w:sz w:val="24"/>
          <w:szCs w:val="24"/>
        </w:rPr>
        <w:t xml:space="preserve"> HY</w:t>
      </w:r>
      <w:r w:rsidR="00CA1E1A" w:rsidRPr="00662B99">
        <w:rPr>
          <w:rFonts w:ascii="Book Antiqua" w:eastAsiaTheme="minorEastAsia" w:hAnsi="Book Antiqua"/>
          <w:sz w:val="24"/>
          <w:szCs w:val="24"/>
        </w:rPr>
        <w:t xml:space="preserve"> and </w:t>
      </w:r>
      <w:r w:rsidR="00585D0F" w:rsidRPr="00662B99">
        <w:rPr>
          <w:rFonts w:ascii="Book Antiqua" w:hAnsi="Book Antiqua"/>
          <w:sz w:val="24"/>
          <w:szCs w:val="24"/>
        </w:rPr>
        <w:t>Zh</w:t>
      </w:r>
      <w:r w:rsidR="00854CCD" w:rsidRPr="00662B99">
        <w:rPr>
          <w:rFonts w:ascii="Book Antiqua" w:hAnsi="Book Antiqua"/>
          <w:kern w:val="0"/>
          <w:sz w:val="24"/>
          <w:szCs w:val="24"/>
        </w:rPr>
        <w:t xml:space="preserve">ou </w:t>
      </w:r>
      <w:r w:rsidR="00E358FD" w:rsidRPr="00662B99">
        <w:rPr>
          <w:rFonts w:ascii="Book Antiqua" w:hAnsi="Book Antiqua"/>
          <w:kern w:val="0"/>
          <w:sz w:val="24"/>
          <w:szCs w:val="24"/>
        </w:rPr>
        <w:t>L</w:t>
      </w:r>
      <w:r w:rsidR="00854CCD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>proofread and revised the manuscript</w:t>
      </w:r>
      <w:r w:rsidR="00662B99">
        <w:rPr>
          <w:rFonts w:ascii="Book Antiqua" w:hAnsi="Book Antiqua" w:hint="eastAsia"/>
          <w:kern w:val="0"/>
          <w:sz w:val="24"/>
          <w:szCs w:val="24"/>
        </w:rPr>
        <w:t xml:space="preserve">; </w:t>
      </w:r>
      <w:r w:rsidR="00662B99" w:rsidRPr="00662B99">
        <w:rPr>
          <w:rFonts w:ascii="Book Antiqua" w:hAnsi="Book Antiqua"/>
          <w:kern w:val="0"/>
          <w:sz w:val="24"/>
          <w:szCs w:val="24"/>
        </w:rPr>
        <w:t>a</w:t>
      </w:r>
      <w:r w:rsidRPr="00662B99">
        <w:rPr>
          <w:rFonts w:ascii="Book Antiqua" w:hAnsi="Book Antiqua"/>
          <w:kern w:val="0"/>
          <w:sz w:val="24"/>
          <w:szCs w:val="24"/>
        </w:rPr>
        <w:t>ll authors approved the final version to be published.</w:t>
      </w:r>
    </w:p>
    <w:p w:rsidR="003B1A96" w:rsidRPr="00662B99" w:rsidRDefault="003B1A96" w:rsidP="00662B9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612DF0" w:rsidRPr="00662B99" w:rsidRDefault="00612DF0" w:rsidP="00662B99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caps/>
          <w:kern w:val="0"/>
          <w:sz w:val="24"/>
          <w:szCs w:val="24"/>
        </w:rPr>
        <w:t>s</w:t>
      </w:r>
      <w:r w:rsidRPr="00662B99">
        <w:rPr>
          <w:rFonts w:ascii="Book Antiqua" w:hAnsi="Book Antiqua"/>
          <w:b/>
          <w:kern w:val="0"/>
          <w:sz w:val="24"/>
          <w:szCs w:val="24"/>
        </w:rPr>
        <w:t>upported</w:t>
      </w:r>
      <w:r w:rsidR="00725AA7"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b/>
          <w:kern w:val="0"/>
          <w:sz w:val="24"/>
          <w:szCs w:val="24"/>
        </w:rPr>
        <w:t>by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432000">
        <w:rPr>
          <w:rFonts w:ascii="Book Antiqua" w:hAnsi="Book Antiqua" w:hint="eastAsia"/>
          <w:kern w:val="0"/>
          <w:sz w:val="24"/>
          <w:szCs w:val="24"/>
        </w:rPr>
        <w:t xml:space="preserve">the </w:t>
      </w:r>
      <w:r w:rsidRPr="00662B99">
        <w:rPr>
          <w:rFonts w:ascii="Book Antiqua" w:hAnsi="Book Antiqua"/>
          <w:kern w:val="0"/>
          <w:sz w:val="24"/>
          <w:szCs w:val="24"/>
        </w:rPr>
        <w:t>National Natural Science Foundation of China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, No. </w:t>
      </w:r>
      <w:r w:rsidRPr="00662B99">
        <w:rPr>
          <w:rFonts w:ascii="Book Antiqua" w:hAnsi="Book Antiqua"/>
          <w:kern w:val="0"/>
          <w:sz w:val="24"/>
          <w:szCs w:val="24"/>
        </w:rPr>
        <w:t>81572307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; </w:t>
      </w:r>
      <w:r w:rsidR="00120B97" w:rsidRPr="00662B99">
        <w:rPr>
          <w:rFonts w:ascii="Book Antiqua" w:eastAsiaTheme="minorEastAsia" w:hAnsi="Book Antiqua"/>
          <w:kern w:val="0"/>
          <w:sz w:val="24"/>
          <w:szCs w:val="24"/>
        </w:rPr>
        <w:t>and</w:t>
      </w:r>
      <w:r w:rsidR="00BD3A11">
        <w:rPr>
          <w:rFonts w:ascii="Book Antiqua" w:eastAsiaTheme="minorEastAsia" w:hAnsi="Book Antiqua" w:hint="eastAsia"/>
          <w:kern w:val="0"/>
          <w:sz w:val="24"/>
          <w:szCs w:val="24"/>
        </w:rPr>
        <w:t xml:space="preserve"> </w:t>
      </w:r>
      <w:r w:rsidR="00120B97" w:rsidRPr="00662B99">
        <w:rPr>
          <w:rFonts w:ascii="Book Antiqua" w:hAnsi="Book Antiqua"/>
          <w:kern w:val="0"/>
          <w:sz w:val="24"/>
          <w:szCs w:val="24"/>
        </w:rPr>
        <w:t>the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120B97" w:rsidRPr="00662B99">
        <w:rPr>
          <w:rFonts w:ascii="Book Antiqua" w:hAnsi="Book Antiqua"/>
          <w:kern w:val="0"/>
          <w:sz w:val="24"/>
          <w:szCs w:val="24"/>
        </w:rPr>
        <w:t>National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120B97" w:rsidRPr="00662B99">
        <w:rPr>
          <w:rFonts w:ascii="Book Antiqua" w:hAnsi="Book Antiqua"/>
          <w:kern w:val="0"/>
          <w:sz w:val="24"/>
          <w:szCs w:val="24"/>
        </w:rPr>
        <w:t>Basic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120B97" w:rsidRPr="00662B99">
        <w:rPr>
          <w:rFonts w:ascii="Book Antiqua" w:hAnsi="Book Antiqua"/>
          <w:kern w:val="0"/>
          <w:sz w:val="24"/>
          <w:szCs w:val="24"/>
        </w:rPr>
        <w:t>Research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120B97" w:rsidRPr="00662B99">
        <w:rPr>
          <w:rFonts w:ascii="Book Antiqua" w:hAnsi="Book Antiqua"/>
          <w:kern w:val="0"/>
          <w:sz w:val="24"/>
          <w:szCs w:val="24"/>
        </w:rPr>
        <w:t>Program (973 Program)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120B97" w:rsidRPr="00662B99">
        <w:rPr>
          <w:rFonts w:ascii="Book Antiqua" w:hAnsi="Book Antiqua"/>
          <w:kern w:val="0"/>
          <w:sz w:val="24"/>
          <w:szCs w:val="24"/>
        </w:rPr>
        <w:t>in China</w:t>
      </w:r>
      <w:r w:rsidR="00BD3A11">
        <w:rPr>
          <w:rFonts w:ascii="Book Antiqua" w:hAnsi="Book Antiqua" w:hint="eastAsia"/>
          <w:kern w:val="0"/>
          <w:sz w:val="24"/>
          <w:szCs w:val="24"/>
        </w:rPr>
        <w:t xml:space="preserve">, No. </w:t>
      </w:r>
      <w:r w:rsidR="00BD3A11">
        <w:rPr>
          <w:rFonts w:ascii="Book Antiqua" w:hAnsi="Book Antiqua"/>
          <w:kern w:val="0"/>
          <w:sz w:val="24"/>
          <w:szCs w:val="24"/>
        </w:rPr>
        <w:t>2013CB531403</w:t>
      </w:r>
      <w:r w:rsidR="00BD3A11">
        <w:rPr>
          <w:rFonts w:ascii="Book Antiqua" w:hAnsi="Book Antiqua" w:hint="eastAsia"/>
          <w:kern w:val="0"/>
          <w:sz w:val="24"/>
          <w:szCs w:val="24"/>
        </w:rPr>
        <w:t>.</w:t>
      </w:r>
    </w:p>
    <w:p w:rsidR="003B1A96" w:rsidRPr="00BD3A11" w:rsidRDefault="003B1A96" w:rsidP="00662B9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111727" w:rsidRPr="00662B99" w:rsidRDefault="00111727" w:rsidP="00662B9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Institutional review board statement: </w:t>
      </w:r>
      <w:r w:rsidRPr="00662B99">
        <w:rPr>
          <w:rFonts w:ascii="Book Antiqua" w:hAnsi="Book Antiqua"/>
          <w:kern w:val="0"/>
          <w:sz w:val="24"/>
          <w:szCs w:val="24"/>
        </w:rPr>
        <w:t>The study was reviewed and approved by the Institutional Review Board of the First Affiliated Hospital, School of Medicine, Zhejiang University</w:t>
      </w:r>
      <w:r w:rsidR="00FD42A8" w:rsidRPr="00662B99">
        <w:rPr>
          <w:rFonts w:ascii="Book Antiqua" w:hAnsi="Book Antiqua"/>
          <w:kern w:val="0"/>
          <w:sz w:val="24"/>
          <w:szCs w:val="24"/>
        </w:rPr>
        <w:t>.</w:t>
      </w:r>
    </w:p>
    <w:p w:rsidR="003B1A96" w:rsidRPr="00662B99" w:rsidRDefault="003B1A96" w:rsidP="00662B9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bookmarkStart w:id="19" w:name="OLE_LINK89"/>
      <w:bookmarkStart w:id="20" w:name="OLE_LINK90"/>
    </w:p>
    <w:p w:rsidR="00492BFE" w:rsidRPr="00662B99" w:rsidRDefault="00492BFE" w:rsidP="00662B9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Informed consent statement: </w:t>
      </w:r>
      <w:r w:rsidRPr="00662B99">
        <w:rPr>
          <w:rFonts w:ascii="Book Antiqua" w:hAnsi="Book Antiqua"/>
          <w:kern w:val="0"/>
          <w:sz w:val="24"/>
          <w:szCs w:val="24"/>
        </w:rPr>
        <w:t>Informed consent was obtained from the patient.</w:t>
      </w:r>
    </w:p>
    <w:bookmarkEnd w:id="19"/>
    <w:bookmarkEnd w:id="20"/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612DF0" w:rsidRPr="00662B99" w:rsidRDefault="00C10DB0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Conflict</w:t>
      </w:r>
      <w:r w:rsidR="000829A4"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b/>
          <w:kern w:val="0"/>
          <w:sz w:val="24"/>
          <w:szCs w:val="24"/>
        </w:rPr>
        <w:t>of</w:t>
      </w:r>
      <w:r w:rsidR="000829A4"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b/>
          <w:kern w:val="0"/>
          <w:sz w:val="24"/>
          <w:szCs w:val="24"/>
        </w:rPr>
        <w:t>interest statement</w:t>
      </w:r>
      <w:r w:rsidR="00612DF0" w:rsidRPr="00662B99">
        <w:rPr>
          <w:rFonts w:ascii="Book Antiqua" w:hAnsi="Book Antiqua"/>
          <w:b/>
          <w:kern w:val="0"/>
          <w:sz w:val="24"/>
          <w:szCs w:val="24"/>
        </w:rPr>
        <w:t>:</w:t>
      </w:r>
      <w:r w:rsidR="002248A3"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2248A3" w:rsidRPr="00662B99">
        <w:rPr>
          <w:rFonts w:ascii="Book Antiqua" w:hAnsi="Book Antiqua"/>
          <w:kern w:val="0"/>
          <w:sz w:val="24"/>
          <w:szCs w:val="24"/>
        </w:rPr>
        <w:t xml:space="preserve">No </w:t>
      </w:r>
      <w:r w:rsidR="007A69CB" w:rsidRPr="00662B99">
        <w:rPr>
          <w:rFonts w:ascii="Book Antiqua" w:hAnsi="Book Antiqua"/>
          <w:kern w:val="0"/>
          <w:sz w:val="24"/>
          <w:szCs w:val="24"/>
        </w:rPr>
        <w:t>commercial or associative interest</w:t>
      </w:r>
      <w:r w:rsidR="002248A3" w:rsidRPr="00662B99">
        <w:rPr>
          <w:rFonts w:ascii="Book Antiqua" w:hAnsi="Book Antiqua"/>
          <w:kern w:val="0"/>
          <w:sz w:val="24"/>
          <w:szCs w:val="24"/>
        </w:rPr>
        <w:t xml:space="preserve"> in any form ha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been received or will be received from a commercial party related directly or indirectly to the subject of this paper.</w:t>
      </w:r>
    </w:p>
    <w:p w:rsidR="003B1A96" w:rsidRPr="00662B99" w:rsidRDefault="003B1A96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662B99" w:rsidRPr="00662B99" w:rsidRDefault="00662B99" w:rsidP="00662B99">
      <w:pPr>
        <w:pStyle w:val="1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bookmarkStart w:id="21" w:name="OLE_LINK734"/>
      <w:bookmarkStart w:id="22" w:name="OLE_LINK441"/>
      <w:bookmarkStart w:id="23" w:name="OLE_LINK442"/>
      <w:bookmarkStart w:id="24" w:name="OLE_LINK1032"/>
      <w:bookmarkStart w:id="25" w:name="OLE_LINK1232"/>
      <w:bookmarkStart w:id="26" w:name="OLE_LINK559"/>
      <w:bookmarkStart w:id="27" w:name="OLE_LINK878"/>
      <w:bookmarkStart w:id="28" w:name="OLE_LINK879"/>
      <w:r w:rsidRPr="00662B99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29" w:name="OLE_LINK479"/>
      <w:bookmarkStart w:id="30" w:name="OLE_LINK496"/>
      <w:bookmarkStart w:id="31" w:name="OLE_LINK506"/>
      <w:bookmarkStart w:id="32" w:name="OLE_LINK507"/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</w:t>
      </w:r>
      <w:r w:rsidRPr="00662B99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lastRenderedPageBreak/>
        <w:t xml:space="preserve">use is non-commercial. See: </w:t>
      </w:r>
      <w:hyperlink r:id="rId8" w:history="1">
        <w:r w:rsidRPr="00662B99">
          <w:rPr>
            <w:rStyle w:val="a5"/>
            <w:rFonts w:ascii="Book Antiqua" w:hAnsi="Book Antiqua" w:cs="Times New Roman"/>
            <w:bCs/>
            <w:color w:val="auto"/>
            <w:sz w:val="24"/>
            <w:szCs w:val="24"/>
            <w:highlight w:val="white"/>
            <w:lang w:val="en-US"/>
          </w:rPr>
          <w:t>http://creativecommons.org/licenses/by-nc/4.0/</w:t>
        </w:r>
      </w:hyperlink>
      <w:bookmarkEnd w:id="21"/>
      <w:bookmarkEnd w:id="29"/>
      <w:bookmarkEnd w:id="30"/>
      <w:bookmarkEnd w:id="31"/>
      <w:bookmarkEnd w:id="32"/>
    </w:p>
    <w:bookmarkEnd w:id="22"/>
    <w:bookmarkEnd w:id="23"/>
    <w:bookmarkEnd w:id="24"/>
    <w:bookmarkEnd w:id="25"/>
    <w:bookmarkEnd w:id="26"/>
    <w:p w:rsidR="00662B99" w:rsidRPr="00662B99" w:rsidRDefault="00662B99" w:rsidP="00662B99">
      <w:pPr>
        <w:pStyle w:val="1"/>
        <w:spacing w:line="360" w:lineRule="auto"/>
        <w:jc w:val="both"/>
        <w:rPr>
          <w:rFonts w:ascii="Book Antiqua" w:hAnsi="Book Antiqua" w:cs="Times New Roman"/>
          <w:b/>
          <w:bCs/>
          <w:color w:val="FF0000"/>
          <w:sz w:val="24"/>
          <w:szCs w:val="24"/>
          <w:highlight w:val="white"/>
          <w:lang w:val="en-US" w:eastAsia="zh-CN"/>
        </w:rPr>
      </w:pPr>
    </w:p>
    <w:p w:rsidR="00662B99" w:rsidRPr="00662B99" w:rsidRDefault="00662B99" w:rsidP="00662B99">
      <w:pPr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662B99">
        <w:rPr>
          <w:rFonts w:ascii="Book Antiqua" w:hAnsi="Book Antiqua"/>
          <w:b/>
          <w:bCs/>
          <w:sz w:val="24"/>
          <w:szCs w:val="24"/>
          <w:highlight w:val="white"/>
        </w:rPr>
        <w:t xml:space="preserve">Manuscript source: </w:t>
      </w:r>
      <w:r w:rsidRPr="00662B99">
        <w:rPr>
          <w:rFonts w:ascii="Book Antiqua" w:hAnsi="Book Antiqua"/>
          <w:bCs/>
          <w:sz w:val="24"/>
          <w:szCs w:val="24"/>
          <w:highlight w:val="white"/>
        </w:rPr>
        <w:t>Unsolicited manuscript</w:t>
      </w:r>
      <w:bookmarkEnd w:id="27"/>
      <w:bookmarkEnd w:id="28"/>
    </w:p>
    <w:p w:rsidR="00662B99" w:rsidRPr="00662B99" w:rsidRDefault="00662B99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E268F1" w:rsidRPr="00662B99" w:rsidRDefault="00E268F1" w:rsidP="00662B99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62B99">
        <w:rPr>
          <w:rFonts w:ascii="Book Antiqua" w:hAnsi="Book Antiqua"/>
          <w:b/>
          <w:sz w:val="24"/>
          <w:szCs w:val="24"/>
        </w:rPr>
        <w:t xml:space="preserve">Correspondence to: Wei-Lin Wang, PhD, MD, </w:t>
      </w:r>
      <w:r w:rsidRPr="00662B99">
        <w:rPr>
          <w:rFonts w:ascii="Book Antiqua" w:hAnsi="Book Antiqua"/>
          <w:sz w:val="24"/>
          <w:szCs w:val="24"/>
        </w:rPr>
        <w:t xml:space="preserve">Division of </w:t>
      </w:r>
      <w:proofErr w:type="spellStart"/>
      <w:r w:rsidRPr="00662B99">
        <w:rPr>
          <w:rFonts w:ascii="Book Antiqua" w:hAnsi="Book Antiqua"/>
          <w:sz w:val="24"/>
          <w:szCs w:val="24"/>
        </w:rPr>
        <w:t>Hepatobiliary</w:t>
      </w:r>
      <w:proofErr w:type="spellEnd"/>
      <w:r w:rsidRPr="00662B99">
        <w:rPr>
          <w:rFonts w:ascii="Book Antiqua" w:hAnsi="Book Antiqua"/>
          <w:sz w:val="24"/>
          <w:szCs w:val="24"/>
        </w:rPr>
        <w:t xml:space="preserve"> and Pancreatic Surgery, Department of Surgery, First Affiliated Hospital, School of Medicine, Zhejiang University, 79# </w:t>
      </w:r>
      <w:proofErr w:type="spellStart"/>
      <w:r w:rsidRPr="00662B99">
        <w:rPr>
          <w:rFonts w:ascii="Book Antiqua" w:hAnsi="Book Antiqua"/>
          <w:sz w:val="24"/>
          <w:szCs w:val="24"/>
        </w:rPr>
        <w:t>Qingchun</w:t>
      </w:r>
      <w:proofErr w:type="spellEnd"/>
      <w:r w:rsidRPr="00662B99">
        <w:rPr>
          <w:rFonts w:ascii="Book Antiqua" w:hAnsi="Book Antiqua"/>
          <w:sz w:val="24"/>
          <w:szCs w:val="24"/>
        </w:rPr>
        <w:t xml:space="preserve"> </w:t>
      </w:r>
      <w:r w:rsidR="00E8198C" w:rsidRPr="00662B99">
        <w:rPr>
          <w:rFonts w:ascii="Book Antiqua" w:hAnsi="Book Antiqua"/>
          <w:sz w:val="24"/>
          <w:szCs w:val="24"/>
        </w:rPr>
        <w:t>Road</w:t>
      </w:r>
      <w:r w:rsidRPr="00662B99">
        <w:rPr>
          <w:rFonts w:ascii="Book Antiqua" w:hAnsi="Book Antiqua"/>
          <w:sz w:val="24"/>
          <w:szCs w:val="24"/>
        </w:rPr>
        <w:t>, Hangzhou</w:t>
      </w:r>
      <w:r w:rsidR="003B1A96" w:rsidRPr="00662B99">
        <w:rPr>
          <w:rFonts w:ascii="Book Antiqua" w:hAnsi="Book Antiqua"/>
          <w:sz w:val="24"/>
          <w:szCs w:val="24"/>
        </w:rPr>
        <w:t xml:space="preserve"> </w:t>
      </w:r>
      <w:r w:rsidRPr="00662B99">
        <w:rPr>
          <w:rFonts w:ascii="Book Antiqua" w:hAnsi="Book Antiqua"/>
          <w:sz w:val="24"/>
          <w:szCs w:val="24"/>
        </w:rPr>
        <w:t xml:space="preserve">310003, </w:t>
      </w:r>
      <w:r w:rsidR="003B1A96" w:rsidRPr="00662B99">
        <w:rPr>
          <w:rFonts w:ascii="Book Antiqua" w:hAnsi="Book Antiqua"/>
          <w:sz w:val="24"/>
          <w:szCs w:val="24"/>
        </w:rPr>
        <w:t xml:space="preserve">Zhejiang Province, </w:t>
      </w:r>
      <w:r w:rsidRPr="00662B99">
        <w:rPr>
          <w:rFonts w:ascii="Book Antiqua" w:hAnsi="Book Antiqua"/>
          <w:sz w:val="24"/>
          <w:szCs w:val="24"/>
        </w:rPr>
        <w:t xml:space="preserve">China. </w:t>
      </w:r>
      <w:hyperlink r:id="rId9" w:tgtFrame="_blank" w:history="1">
        <w:r w:rsidRPr="00662B99">
          <w:rPr>
            <w:rFonts w:ascii="Book Antiqua" w:hAnsi="Book Antiqua"/>
            <w:sz w:val="24"/>
            <w:szCs w:val="24"/>
          </w:rPr>
          <w:t>wam@zju.edu.cn</w:t>
        </w:r>
      </w:hyperlink>
    </w:p>
    <w:p w:rsidR="00E268F1" w:rsidRPr="00662B99" w:rsidRDefault="00E268F1" w:rsidP="00662B99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62B99">
        <w:rPr>
          <w:rFonts w:ascii="Book Antiqua" w:hAnsi="Book Antiqua"/>
          <w:b/>
          <w:sz w:val="24"/>
          <w:szCs w:val="24"/>
        </w:rPr>
        <w:t>Telephone:</w:t>
      </w:r>
      <w:r w:rsidRPr="00662B99">
        <w:rPr>
          <w:rFonts w:ascii="Book Antiqua" w:hAnsi="Book Antiqua"/>
          <w:sz w:val="24"/>
          <w:szCs w:val="24"/>
        </w:rPr>
        <w:t xml:space="preserve"> +86-571-87236466</w:t>
      </w:r>
    </w:p>
    <w:p w:rsidR="00E268F1" w:rsidRPr="00662B99" w:rsidRDefault="00E268F1" w:rsidP="00662B99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62B99">
        <w:rPr>
          <w:rFonts w:ascii="Book Antiqua" w:hAnsi="Book Antiqua"/>
          <w:b/>
          <w:sz w:val="24"/>
          <w:szCs w:val="24"/>
        </w:rPr>
        <w:t xml:space="preserve">Fax: </w:t>
      </w:r>
      <w:r w:rsidR="003B1A96" w:rsidRPr="00662B99">
        <w:rPr>
          <w:rFonts w:ascii="Book Antiqua" w:hAnsi="Book Antiqua"/>
          <w:sz w:val="24"/>
          <w:szCs w:val="24"/>
        </w:rPr>
        <w:t>+86-571-87236466</w:t>
      </w:r>
    </w:p>
    <w:p w:rsidR="00612DF0" w:rsidRPr="00662B99" w:rsidRDefault="00612DF0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662B99" w:rsidRPr="00596D3F" w:rsidRDefault="00662B99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96D3F">
        <w:rPr>
          <w:rFonts w:ascii="Book Antiqua" w:hAnsi="Book Antiqua"/>
          <w:b/>
          <w:sz w:val="24"/>
          <w:szCs w:val="24"/>
        </w:rPr>
        <w:t>Received: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 w:rsidR="00BD3A11" w:rsidRPr="00BD3A11">
        <w:rPr>
          <w:rFonts w:ascii="Book Antiqua" w:hAnsi="Book Antiqua" w:hint="eastAsia"/>
          <w:sz w:val="24"/>
          <w:szCs w:val="24"/>
        </w:rPr>
        <w:t>June 12, 2016</w:t>
      </w:r>
    </w:p>
    <w:p w:rsidR="00662B99" w:rsidRPr="00596D3F" w:rsidRDefault="00662B99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96D3F">
        <w:rPr>
          <w:rFonts w:ascii="Book Antiqua" w:hAnsi="Book Antiqua"/>
          <w:b/>
          <w:sz w:val="24"/>
          <w:szCs w:val="24"/>
        </w:rPr>
        <w:t>Peer-review started: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 w:rsidR="00BD3A11" w:rsidRPr="00BD3A11">
        <w:rPr>
          <w:rFonts w:ascii="Book Antiqua" w:hAnsi="Book Antiqua" w:hint="eastAsia"/>
          <w:sz w:val="24"/>
          <w:szCs w:val="24"/>
        </w:rPr>
        <w:t>June 1</w:t>
      </w:r>
      <w:r w:rsidR="00BD3A11">
        <w:rPr>
          <w:rFonts w:ascii="Book Antiqua" w:hAnsi="Book Antiqua" w:hint="eastAsia"/>
          <w:sz w:val="24"/>
          <w:szCs w:val="24"/>
        </w:rPr>
        <w:t>6</w:t>
      </w:r>
      <w:r w:rsidR="00BD3A11" w:rsidRPr="00BD3A11">
        <w:rPr>
          <w:rFonts w:ascii="Book Antiqua" w:hAnsi="Book Antiqua" w:hint="eastAsia"/>
          <w:sz w:val="24"/>
          <w:szCs w:val="24"/>
        </w:rPr>
        <w:t>, 2016</w:t>
      </w:r>
    </w:p>
    <w:p w:rsidR="00662B99" w:rsidRPr="00596D3F" w:rsidRDefault="00662B99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96D3F">
        <w:rPr>
          <w:rFonts w:ascii="Book Antiqua" w:hAnsi="Book Antiqua"/>
          <w:b/>
          <w:sz w:val="24"/>
          <w:szCs w:val="24"/>
        </w:rPr>
        <w:t>First decision:</w:t>
      </w:r>
      <w:r w:rsidR="00BD3A11">
        <w:rPr>
          <w:rFonts w:ascii="Book Antiqua" w:hAnsi="Book Antiqua" w:hint="eastAsia"/>
          <w:b/>
          <w:sz w:val="24"/>
          <w:szCs w:val="24"/>
        </w:rPr>
        <w:t xml:space="preserve"> </w:t>
      </w:r>
      <w:r w:rsidR="00BD3A11" w:rsidRPr="00BD3A11">
        <w:rPr>
          <w:rFonts w:ascii="Book Antiqua" w:hAnsi="Book Antiqua" w:hint="eastAsia"/>
          <w:sz w:val="24"/>
          <w:szCs w:val="24"/>
        </w:rPr>
        <w:t>July 29, 2016</w:t>
      </w:r>
    </w:p>
    <w:p w:rsidR="00662B99" w:rsidRPr="00596D3F" w:rsidRDefault="00662B99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96D3F">
        <w:rPr>
          <w:rFonts w:ascii="Book Antiqua" w:hAnsi="Book Antiqua"/>
          <w:b/>
          <w:sz w:val="24"/>
          <w:szCs w:val="24"/>
        </w:rPr>
        <w:t>Revised:</w:t>
      </w:r>
      <w:r w:rsidR="00BD3A11">
        <w:rPr>
          <w:rFonts w:ascii="Book Antiqua" w:hAnsi="Book Antiqua" w:hint="eastAsia"/>
          <w:b/>
          <w:sz w:val="24"/>
          <w:szCs w:val="24"/>
        </w:rPr>
        <w:t xml:space="preserve"> </w:t>
      </w:r>
      <w:r w:rsidR="00BD3A11" w:rsidRPr="00BD3A11">
        <w:rPr>
          <w:rFonts w:ascii="Book Antiqua" w:hAnsi="Book Antiqua" w:hint="eastAsia"/>
          <w:sz w:val="24"/>
          <w:szCs w:val="24"/>
        </w:rPr>
        <w:t>August 16, 2016</w:t>
      </w:r>
    </w:p>
    <w:p w:rsidR="00662B99" w:rsidRPr="00270A39" w:rsidRDefault="00662B99" w:rsidP="00270A39">
      <w:pPr>
        <w:spacing w:line="360" w:lineRule="auto"/>
        <w:rPr>
          <w:rFonts w:ascii="Book Antiqua" w:hAnsi="Book Antiqua"/>
          <w:color w:val="000000"/>
          <w:sz w:val="24"/>
        </w:rPr>
      </w:pPr>
      <w:r w:rsidRPr="00596D3F">
        <w:rPr>
          <w:rFonts w:ascii="Book Antiqua" w:hAnsi="Book Antiqua"/>
          <w:b/>
          <w:sz w:val="24"/>
          <w:szCs w:val="24"/>
        </w:rPr>
        <w:t>Accepted:</w:t>
      </w:r>
      <w:r w:rsidR="00270A39" w:rsidRPr="00270A39">
        <w:rPr>
          <w:rFonts w:ascii="Book Antiqua" w:hAnsi="Book Antiqua"/>
          <w:color w:val="000000"/>
          <w:sz w:val="24"/>
        </w:rPr>
        <w:t xml:space="preserve"> </w:t>
      </w:r>
      <w:r w:rsidR="00270A39">
        <w:rPr>
          <w:rFonts w:ascii="Book Antiqua" w:hAnsi="Book Antiqua"/>
          <w:color w:val="000000"/>
          <w:sz w:val="24"/>
        </w:rPr>
        <w:t>August 19, 2016</w:t>
      </w:r>
    </w:p>
    <w:p w:rsidR="00662B99" w:rsidRPr="00596D3F" w:rsidRDefault="00662B99" w:rsidP="00662B99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96D3F">
        <w:rPr>
          <w:rFonts w:ascii="Book Antiqua" w:hAnsi="Book Antiqua"/>
          <w:b/>
          <w:sz w:val="24"/>
          <w:szCs w:val="24"/>
        </w:rPr>
        <w:t>Article in press:</w:t>
      </w:r>
    </w:p>
    <w:p w:rsidR="00662B99" w:rsidRDefault="00662B99" w:rsidP="00662B99">
      <w:pPr>
        <w:pStyle w:val="1"/>
        <w:snapToGrid w:val="0"/>
        <w:spacing w:line="360" w:lineRule="auto"/>
        <w:rPr>
          <w:rFonts w:ascii="Book Antiqua" w:hAnsi="Book Antiqua"/>
          <w:b/>
          <w:color w:val="auto"/>
          <w:sz w:val="24"/>
          <w:szCs w:val="24"/>
          <w:lang w:eastAsia="zh-CN"/>
        </w:rPr>
      </w:pPr>
      <w:r w:rsidRPr="00596D3F">
        <w:rPr>
          <w:rFonts w:ascii="Book Antiqua" w:hAnsi="Book Antiqua"/>
          <w:b/>
          <w:color w:val="auto"/>
          <w:sz w:val="24"/>
          <w:szCs w:val="24"/>
        </w:rPr>
        <w:t>Published online</w:t>
      </w:r>
      <w:r w:rsidRPr="00596D3F">
        <w:rPr>
          <w:rFonts w:ascii="Book Antiqua" w:hAnsi="Book Antiqua" w:hint="eastAsia"/>
          <w:b/>
          <w:color w:val="auto"/>
          <w:sz w:val="24"/>
          <w:szCs w:val="24"/>
        </w:rPr>
        <w:t>:</w:t>
      </w:r>
    </w:p>
    <w:p w:rsidR="00833FE5" w:rsidRPr="00662B99" w:rsidRDefault="00833FE5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3B1A96" w:rsidRPr="00662B99" w:rsidRDefault="003B1A96" w:rsidP="00662B99">
      <w:pPr>
        <w:widowControl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br w:type="page"/>
      </w:r>
    </w:p>
    <w:p w:rsidR="00612DF0" w:rsidRPr="00662B99" w:rsidRDefault="008F2A97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lastRenderedPageBreak/>
        <w:t>A</w:t>
      </w:r>
      <w:r w:rsidR="003B1A96" w:rsidRPr="00662B99">
        <w:rPr>
          <w:rFonts w:ascii="Book Antiqua" w:hAnsi="Book Antiqua"/>
          <w:b/>
          <w:kern w:val="0"/>
          <w:sz w:val="24"/>
          <w:szCs w:val="24"/>
        </w:rPr>
        <w:t>bstract</w:t>
      </w:r>
    </w:p>
    <w:p w:rsidR="00612DF0" w:rsidRPr="00662B99" w:rsidRDefault="002E697C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 </w:t>
      </w:r>
      <w:r w:rsidR="0002657F" w:rsidRPr="00662B99">
        <w:rPr>
          <w:rFonts w:ascii="Book Antiqua" w:hAnsi="Book Antiqua"/>
          <w:kern w:val="0"/>
          <w:sz w:val="24"/>
          <w:szCs w:val="24"/>
        </w:rPr>
        <w:t xml:space="preserve">mesenchymal </w:t>
      </w:r>
      <w:bookmarkStart w:id="33" w:name="OLE_LINK14"/>
      <w:bookmarkStart w:id="34" w:name="OLE_LINK17"/>
      <w:r w:rsidR="0002657F" w:rsidRPr="00662B99">
        <w:rPr>
          <w:rFonts w:ascii="Book Antiqua" w:hAnsi="Book Antiqua"/>
          <w:kern w:val="0"/>
          <w:sz w:val="24"/>
          <w:szCs w:val="24"/>
        </w:rPr>
        <w:t>tumors</w:t>
      </w:r>
      <w:r w:rsidRPr="00662B99">
        <w:rPr>
          <w:rFonts w:ascii="Book Antiqua" w:hAnsi="Book Antiqua"/>
          <w:kern w:val="0"/>
          <w:sz w:val="24"/>
          <w:szCs w:val="24"/>
        </w:rPr>
        <w:t xml:space="preserve"> originating</w:t>
      </w:r>
      <w:bookmarkEnd w:id="33"/>
      <w:bookmarkEnd w:id="34"/>
      <w:r w:rsidRPr="00662B99">
        <w:rPr>
          <w:rFonts w:ascii="Book Antiqua" w:hAnsi="Book Antiqua"/>
          <w:kern w:val="0"/>
          <w:sz w:val="24"/>
          <w:szCs w:val="24"/>
        </w:rPr>
        <w:t xml:space="preserve"> from Schwann cells in peripheral nerve sheaths. </w:t>
      </w:r>
      <w:r w:rsidR="000829A4" w:rsidRPr="00662B99">
        <w:rPr>
          <w:rFonts w:ascii="Book Antiqua" w:hAnsi="Book Antiqua"/>
          <w:kern w:val="0"/>
          <w:sz w:val="24"/>
          <w:szCs w:val="24"/>
        </w:rPr>
        <w:t>Although the tumor can be located in any</w:t>
      </w:r>
      <w:r w:rsidR="00C9123B" w:rsidRPr="00662B99">
        <w:rPr>
          <w:rFonts w:ascii="Book Antiqua" w:hAnsi="Book Antiqua"/>
          <w:kern w:val="0"/>
          <w:sz w:val="24"/>
          <w:szCs w:val="24"/>
        </w:rPr>
        <w:t xml:space="preserve"> part of th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human body, the most common locations are the head, neck</w:t>
      </w:r>
      <w:r w:rsidR="003F6A03" w:rsidRPr="00662B99">
        <w:rPr>
          <w:rFonts w:ascii="Book Antiqua" w:hAnsi="Book Antiqua"/>
          <w:kern w:val="0"/>
          <w:sz w:val="24"/>
          <w:szCs w:val="24"/>
        </w:rPr>
        <w:t>,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3F6A03" w:rsidRPr="00662B99">
        <w:rPr>
          <w:rFonts w:ascii="Book Antiqua" w:hAnsi="Book Antiqua"/>
          <w:kern w:val="0"/>
          <w:sz w:val="24"/>
          <w:szCs w:val="24"/>
        </w:rPr>
        <w:t xml:space="preserve">trunk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nd extremities. </w:t>
      </w:r>
      <w:r w:rsidR="00903693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903693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903693" w:rsidRPr="00662B99">
        <w:rPr>
          <w:rFonts w:ascii="Book Antiqua" w:hAnsi="Book Antiqua"/>
          <w:kern w:val="0"/>
          <w:sz w:val="24"/>
          <w:szCs w:val="24"/>
        </w:rPr>
        <w:t xml:space="preserve"> ar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rare. To our knowledge,</w:t>
      </w:r>
      <w:r w:rsidR="00903693" w:rsidRPr="00662B99">
        <w:rPr>
          <w:rFonts w:ascii="Book Antiqua" w:hAnsi="Book Antiqua"/>
          <w:kern w:val="0"/>
          <w:sz w:val="24"/>
          <w:szCs w:val="24"/>
        </w:rPr>
        <w:t xml:space="preserve"> only 64 cases of pancreatic </w:t>
      </w:r>
      <w:proofErr w:type="spellStart"/>
      <w:r w:rsidR="00903693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903693" w:rsidRPr="00662B99">
        <w:rPr>
          <w:rFonts w:ascii="Book Antiqua" w:hAnsi="Book Antiqua"/>
          <w:kern w:val="0"/>
          <w:sz w:val="24"/>
          <w:szCs w:val="24"/>
        </w:rPr>
        <w:t xml:space="preserve"> have been reported in the English literature</w:t>
      </w:r>
      <w:r w:rsidR="00E064D2" w:rsidRPr="00662B99">
        <w:rPr>
          <w:rFonts w:ascii="Book Antiqua" w:hAnsi="Book Antiqua"/>
          <w:kern w:val="0"/>
          <w:sz w:val="24"/>
          <w:szCs w:val="24"/>
        </w:rPr>
        <w:t xml:space="preserve"> </w:t>
      </w:r>
      <w:bookmarkStart w:id="35" w:name="OLE_LINK85"/>
      <w:bookmarkStart w:id="36" w:name="OLE_LINK88"/>
      <w:r w:rsidR="00B92C90" w:rsidRPr="00662B99">
        <w:rPr>
          <w:rFonts w:ascii="Book Antiqua" w:hAnsi="Book Antiqua"/>
          <w:kern w:val="0"/>
          <w:sz w:val="24"/>
          <w:szCs w:val="24"/>
        </w:rPr>
        <w:t>over the past </w:t>
      </w:r>
      <w:r w:rsidR="00E064D2" w:rsidRPr="00662B99">
        <w:rPr>
          <w:rFonts w:ascii="Book Antiqua" w:hAnsi="Book Antiqua"/>
          <w:kern w:val="0"/>
          <w:sz w:val="24"/>
          <w:szCs w:val="24"/>
        </w:rPr>
        <w:t>40</w:t>
      </w:r>
      <w:r w:rsidR="00B92C90" w:rsidRPr="00662B99">
        <w:rPr>
          <w:rFonts w:ascii="Book Antiqua" w:hAnsi="Book Antiqua"/>
          <w:kern w:val="0"/>
          <w:sz w:val="24"/>
          <w:szCs w:val="24"/>
        </w:rPr>
        <w:t> years</w:t>
      </w:r>
      <w:bookmarkEnd w:id="35"/>
      <w:bookmarkEnd w:id="36"/>
      <w:r w:rsidR="00903693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In </w:t>
      </w:r>
      <w:r w:rsidR="00A05EEB" w:rsidRPr="00662B99">
        <w:rPr>
          <w:rFonts w:ascii="Book Antiqua" w:hAnsi="Book Antiqua"/>
          <w:kern w:val="0"/>
          <w:sz w:val="24"/>
          <w:szCs w:val="24"/>
        </w:rPr>
        <w:t>this paper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, we </w:t>
      </w:r>
      <w:bookmarkStart w:id="37" w:name="OLE_LINK29"/>
      <w:bookmarkStart w:id="38" w:name="OLE_LINK30"/>
      <w:r w:rsidR="00612DF0" w:rsidRPr="00662B99">
        <w:rPr>
          <w:rFonts w:ascii="Book Antiqua" w:hAnsi="Book Antiqua"/>
          <w:kern w:val="0"/>
          <w:sz w:val="24"/>
          <w:szCs w:val="24"/>
        </w:rPr>
        <w:t>present</w:t>
      </w:r>
      <w:bookmarkEnd w:id="37"/>
      <w:bookmarkEnd w:id="38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 </w:t>
      </w:r>
      <w:r w:rsidR="00277354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277354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2A486F" w:rsidRPr="00662B99">
        <w:rPr>
          <w:rFonts w:ascii="Book Antiqua" w:hAnsi="Book Antiqua"/>
          <w:kern w:val="0"/>
          <w:sz w:val="24"/>
          <w:szCs w:val="24"/>
        </w:rPr>
        <w:t xml:space="preserve"> that was</w:t>
      </w:r>
      <w:r w:rsidR="00277354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0829A4" w:rsidRPr="00662B99">
        <w:rPr>
          <w:rFonts w:ascii="Book Antiqua" w:hAnsi="Book Antiqua"/>
          <w:kern w:val="0"/>
          <w:sz w:val="24"/>
          <w:szCs w:val="24"/>
        </w:rPr>
        <w:t xml:space="preserve">found </w:t>
      </w:r>
      <w:r w:rsidR="00277354" w:rsidRPr="00662B99">
        <w:rPr>
          <w:rFonts w:ascii="Book Antiqua" w:hAnsi="Book Antiqua"/>
          <w:kern w:val="0"/>
          <w:sz w:val="24"/>
          <w:szCs w:val="24"/>
        </w:rPr>
        <w:t>in a 59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-year-old </w:t>
      </w:r>
      <w:r w:rsidR="00C0553C" w:rsidRPr="00662B99">
        <w:rPr>
          <w:rFonts w:ascii="Book Antiqua" w:hAnsi="Book Antiqua"/>
          <w:kern w:val="0"/>
          <w:sz w:val="24"/>
          <w:szCs w:val="24"/>
        </w:rPr>
        <w:t>fe</w:t>
      </w:r>
      <w:r w:rsidR="00612DF0" w:rsidRPr="00662B99">
        <w:rPr>
          <w:rFonts w:ascii="Book Antiqua" w:hAnsi="Book Antiqua"/>
          <w:kern w:val="0"/>
          <w:sz w:val="24"/>
          <w:szCs w:val="24"/>
        </w:rPr>
        <w:t>male. Ultrasound, computed tomography</w:t>
      </w:r>
      <w:r w:rsidR="003444F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nd </w:t>
      </w:r>
      <w:r w:rsidR="004F5A92" w:rsidRPr="00662B99">
        <w:rPr>
          <w:rFonts w:ascii="Book Antiqua" w:hAnsi="Book Antiqua"/>
          <w:kern w:val="0"/>
          <w:sz w:val="24"/>
          <w:szCs w:val="24"/>
        </w:rPr>
        <w:t>magnetic resonance imaging</w:t>
      </w:r>
      <w:r w:rsidR="003444F1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0829A4" w:rsidRPr="00662B99">
        <w:rPr>
          <w:rFonts w:ascii="Book Antiqua" w:hAnsi="Book Antiqua"/>
          <w:kern w:val="0"/>
          <w:sz w:val="24"/>
          <w:szCs w:val="24"/>
        </w:rPr>
        <w:t xml:space="preserve">located </w:t>
      </w:r>
      <w:r w:rsidR="004C61E5" w:rsidRPr="00662B99">
        <w:rPr>
          <w:rFonts w:ascii="Book Antiqua" w:hAnsi="Book Antiqua"/>
          <w:kern w:val="0"/>
          <w:sz w:val="24"/>
          <w:szCs w:val="24"/>
        </w:rPr>
        <w:t>the tumor in the pancreatic body</w:t>
      </w:r>
      <w:r w:rsidR="00E67424" w:rsidRPr="00662B99">
        <w:rPr>
          <w:rFonts w:ascii="Book Antiqua" w:hAnsi="Book Antiqua"/>
          <w:kern w:val="0"/>
          <w:sz w:val="24"/>
          <w:szCs w:val="24"/>
        </w:rPr>
        <w:t>;</w:t>
      </w:r>
      <w:r w:rsidR="004C61E5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C23C29" w:rsidRPr="00662B99">
        <w:rPr>
          <w:rFonts w:ascii="Book Antiqua" w:hAnsi="Book Antiqua"/>
          <w:kern w:val="0"/>
          <w:sz w:val="24"/>
          <w:szCs w:val="24"/>
        </w:rPr>
        <w:t>however</w:t>
      </w:r>
      <w:r w:rsidR="00E67424" w:rsidRPr="00662B99">
        <w:rPr>
          <w:rFonts w:ascii="Book Antiqua" w:hAnsi="Book Antiqua"/>
          <w:kern w:val="0"/>
          <w:sz w:val="24"/>
          <w:szCs w:val="24"/>
        </w:rPr>
        <w:t>,</w:t>
      </w:r>
      <w:r w:rsidR="00C23C2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BD16AC" w:rsidRPr="00662B99">
        <w:rPr>
          <w:rFonts w:ascii="Book Antiqua" w:hAnsi="Book Antiqua"/>
          <w:kern w:val="0"/>
          <w:sz w:val="24"/>
          <w:szCs w:val="24"/>
        </w:rPr>
        <w:t>accurat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diagnosis </w:t>
      </w:r>
      <w:r w:rsidR="004C61E5" w:rsidRPr="00662B99">
        <w:rPr>
          <w:rFonts w:ascii="Book Antiqua" w:hAnsi="Book Antiqua"/>
          <w:kern w:val="0"/>
          <w:sz w:val="24"/>
          <w:szCs w:val="24"/>
        </w:rPr>
        <w:t>was hard to obtain</w:t>
      </w:r>
      <w:r w:rsidR="00EF34D3" w:rsidRPr="00662B99">
        <w:rPr>
          <w:rFonts w:ascii="Book Antiqua" w:hAnsi="Book Antiqua"/>
          <w:kern w:val="0"/>
          <w:sz w:val="24"/>
          <w:szCs w:val="24"/>
        </w:rPr>
        <w:t xml:space="preserve"> preoperatively</w:t>
      </w:r>
      <w:r w:rsidR="00997C58" w:rsidRPr="00662B99">
        <w:rPr>
          <w:rFonts w:ascii="Book Antiqua" w:hAnsi="Book Antiqua"/>
          <w:kern w:val="0"/>
          <w:sz w:val="24"/>
          <w:szCs w:val="24"/>
        </w:rPr>
        <w:t xml:space="preserve"> and</w:t>
      </w:r>
      <w:r w:rsidR="00C23C2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997C58" w:rsidRPr="00662B99">
        <w:rPr>
          <w:rFonts w:ascii="Book Antiqua" w:hAnsi="Book Antiqua"/>
          <w:kern w:val="0"/>
          <w:sz w:val="24"/>
          <w:szCs w:val="24"/>
        </w:rPr>
        <w:t>a pancreatic </w:t>
      </w:r>
      <w:proofErr w:type="spellStart"/>
      <w:r w:rsidR="00997C58" w:rsidRPr="00662B99">
        <w:rPr>
          <w:rFonts w:ascii="Book Antiqua" w:hAnsi="Book Antiqua"/>
          <w:kern w:val="0"/>
          <w:sz w:val="24"/>
          <w:szCs w:val="24"/>
        </w:rPr>
        <w:t>cystadenoma</w:t>
      </w:r>
      <w:proofErr w:type="spellEnd"/>
      <w:r w:rsidR="00997C58" w:rsidRPr="00662B99">
        <w:rPr>
          <w:rFonts w:ascii="Book Antiqua" w:hAnsi="Book Antiqua"/>
          <w:kern w:val="0"/>
          <w:sz w:val="24"/>
          <w:szCs w:val="24"/>
        </w:rPr>
        <w:t xml:space="preserve"> was preliminarily considered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0829A4" w:rsidRPr="00662B99">
        <w:rPr>
          <w:rFonts w:ascii="Book Antiqua" w:hAnsi="Book Antiqua"/>
          <w:kern w:val="0"/>
          <w:sz w:val="24"/>
          <w:szCs w:val="24"/>
        </w:rPr>
        <w:t>During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laparotomy, the mass was found in the </w:t>
      </w:r>
      <w:r w:rsidR="00BD16AC" w:rsidRPr="00662B99">
        <w:rPr>
          <w:rFonts w:ascii="Book Antiqua" w:hAnsi="Book Antiqua"/>
          <w:kern w:val="0"/>
          <w:sz w:val="24"/>
          <w:szCs w:val="24"/>
        </w:rPr>
        <w:t>body of the pancrea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0F2187" w:rsidRPr="00662B99">
        <w:rPr>
          <w:rFonts w:ascii="Book Antiqua" w:hAnsi="Book Antiqua"/>
          <w:kern w:val="0"/>
          <w:sz w:val="24"/>
          <w:szCs w:val="24"/>
        </w:rPr>
        <w:t xml:space="preserve">An enlarged gallbladder with multiple stones was also found. We performed central </w:t>
      </w:r>
      <w:proofErr w:type="spellStart"/>
      <w:r w:rsidR="000F2187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0F2187" w:rsidRPr="00662B99">
        <w:rPr>
          <w:rFonts w:ascii="Book Antiqua" w:hAnsi="Book Antiqua"/>
          <w:kern w:val="0"/>
          <w:sz w:val="24"/>
          <w:szCs w:val="24"/>
        </w:rPr>
        <w:t xml:space="preserve">, </w:t>
      </w:r>
      <w:r w:rsidR="003B69BB" w:rsidRPr="00662B99">
        <w:rPr>
          <w:rFonts w:ascii="Book Antiqua" w:hAnsi="Book Antiqua"/>
          <w:kern w:val="0"/>
          <w:sz w:val="24"/>
          <w:szCs w:val="24"/>
        </w:rPr>
        <w:t>end-to-side </w:t>
      </w:r>
      <w:bookmarkStart w:id="39" w:name="OLE_LINK26"/>
      <w:bookmarkStart w:id="40" w:name="OLE_LINK27"/>
      <w:proofErr w:type="spellStart"/>
      <w:r w:rsidR="003B69BB" w:rsidRPr="00662B99">
        <w:rPr>
          <w:rFonts w:ascii="Book Antiqua" w:hAnsi="Book Antiqua"/>
          <w:kern w:val="0"/>
          <w:sz w:val="24"/>
          <w:szCs w:val="24"/>
        </w:rPr>
        <w:t>pancreaticojejunostomy</w:t>
      </w:r>
      <w:bookmarkEnd w:id="39"/>
      <w:bookmarkEnd w:id="40"/>
      <w:proofErr w:type="spellEnd"/>
      <w:r w:rsidR="003B69BB" w:rsidRPr="00662B99">
        <w:rPr>
          <w:rFonts w:ascii="Book Antiqua" w:hAnsi="Book Antiqua"/>
          <w:kern w:val="0"/>
          <w:sz w:val="24"/>
          <w:szCs w:val="24"/>
        </w:rPr>
        <w:t xml:space="preserve"> and cholecystectomy</w:t>
      </w:r>
      <w:r w:rsidR="000F2187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48397E" w:rsidRPr="00662B99">
        <w:rPr>
          <w:rFonts w:ascii="Book Antiqua" w:hAnsi="Book Antiqua"/>
          <w:kern w:val="0"/>
          <w:sz w:val="24"/>
          <w:szCs w:val="24"/>
        </w:rPr>
        <w:t xml:space="preserve">Notably, central </w:t>
      </w:r>
      <w:proofErr w:type="spellStart"/>
      <w:r w:rsidR="0048397E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48397E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2A486F" w:rsidRPr="00662B99">
        <w:rPr>
          <w:rFonts w:ascii="Book Antiqua" w:hAnsi="Book Antiqua"/>
          <w:kern w:val="0"/>
          <w:sz w:val="24"/>
          <w:szCs w:val="24"/>
        </w:rPr>
        <w:t xml:space="preserve">has </w:t>
      </w:r>
      <w:r w:rsidR="0048397E" w:rsidRPr="00662B99">
        <w:rPr>
          <w:rFonts w:ascii="Book Antiqua" w:hAnsi="Book Antiqua"/>
          <w:kern w:val="0"/>
          <w:sz w:val="24"/>
          <w:szCs w:val="24"/>
        </w:rPr>
        <w:t xml:space="preserve">been reported in </w:t>
      </w:r>
      <w:r w:rsidR="00E67424" w:rsidRPr="00662B99">
        <w:rPr>
          <w:rFonts w:ascii="Book Antiqua" w:hAnsi="Book Antiqua"/>
          <w:kern w:val="0"/>
          <w:sz w:val="24"/>
          <w:szCs w:val="24"/>
        </w:rPr>
        <w:t xml:space="preserve">only </w:t>
      </w:r>
      <w:r w:rsidR="0048397E" w:rsidRPr="00662B99">
        <w:rPr>
          <w:rFonts w:ascii="Book Antiqua" w:hAnsi="Book Antiqua"/>
          <w:kern w:val="0"/>
          <w:sz w:val="24"/>
          <w:szCs w:val="24"/>
        </w:rPr>
        <w:t xml:space="preserve">one case </w:t>
      </w:r>
      <w:r w:rsidR="000829A4" w:rsidRPr="00662B99">
        <w:rPr>
          <w:rFonts w:ascii="Book Antiqua" w:hAnsi="Book Antiqua"/>
          <w:kern w:val="0"/>
          <w:sz w:val="24"/>
          <w:szCs w:val="24"/>
        </w:rPr>
        <w:t>prior to this report</w:t>
      </w:r>
      <w:r w:rsidR="0048397E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The gross specimen showed a </w:t>
      </w:r>
      <w:r w:rsidR="00192479" w:rsidRPr="00662B99">
        <w:rPr>
          <w:rFonts w:ascii="Book Antiqua" w:hAnsi="Book Antiqua"/>
          <w:kern w:val="0"/>
          <w:sz w:val="24"/>
          <w:szCs w:val="24"/>
        </w:rPr>
        <w:t>mass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 with a thin capsule</w:t>
      </w:r>
      <w:r w:rsidR="00192479" w:rsidRPr="00662B99">
        <w:rPr>
          <w:rFonts w:ascii="Book Antiqua" w:hAnsi="Book Antiqua"/>
          <w:kern w:val="0"/>
          <w:sz w:val="24"/>
          <w:szCs w:val="24"/>
        </w:rPr>
        <w:t>, 1.6</w:t>
      </w:r>
      <w:r w:rsidR="00833FE5" w:rsidRPr="00662B99">
        <w:rPr>
          <w:rFonts w:ascii="Book Antiqua" w:hAnsi="Book Antiqua"/>
          <w:kern w:val="0"/>
          <w:sz w:val="24"/>
          <w:szCs w:val="24"/>
        </w:rPr>
        <w:t xml:space="preserve"> cm </w:t>
      </w:r>
      <w:r w:rsidR="00192479" w:rsidRPr="00662B99">
        <w:rPr>
          <w:rFonts w:ascii="Book Antiqua" w:hAnsi="Book Antiqua"/>
          <w:kern w:val="0"/>
          <w:sz w:val="24"/>
          <w:szCs w:val="24"/>
        </w:rPr>
        <w:t>×</w:t>
      </w:r>
      <w:r w:rsidR="00833FE5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92479" w:rsidRPr="00662B99">
        <w:rPr>
          <w:rFonts w:ascii="Book Antiqua" w:hAnsi="Book Antiqua"/>
          <w:kern w:val="0"/>
          <w:sz w:val="24"/>
          <w:szCs w:val="24"/>
        </w:rPr>
        <w:t>1.1</w:t>
      </w:r>
      <w:r w:rsidR="00833FE5" w:rsidRPr="00662B99">
        <w:rPr>
          <w:rFonts w:ascii="Book Antiqua" w:hAnsi="Book Antiqua"/>
          <w:kern w:val="0"/>
          <w:sz w:val="24"/>
          <w:szCs w:val="24"/>
        </w:rPr>
        <w:t xml:space="preserve"> cm </w:t>
      </w:r>
      <w:r w:rsidR="00612DF0" w:rsidRPr="00662B99">
        <w:rPr>
          <w:rFonts w:ascii="Book Antiqua" w:hAnsi="Book Antiqua"/>
          <w:kern w:val="0"/>
          <w:sz w:val="24"/>
          <w:szCs w:val="24"/>
        </w:rPr>
        <w:t>×</w:t>
      </w:r>
      <w:r w:rsidR="00833FE5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92479" w:rsidRPr="00662B99">
        <w:rPr>
          <w:rFonts w:ascii="Book Antiqua" w:hAnsi="Book Antiqua"/>
          <w:kern w:val="0"/>
          <w:sz w:val="24"/>
          <w:szCs w:val="24"/>
        </w:rPr>
        <w:t>1.1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cm </w:t>
      </w:r>
      <w:r w:rsidR="00192479" w:rsidRPr="00662B99">
        <w:rPr>
          <w:rFonts w:ascii="Book Antiqua" w:hAnsi="Book Antiqua"/>
          <w:kern w:val="0"/>
          <w:sz w:val="24"/>
          <w:szCs w:val="24"/>
        </w:rPr>
        <w:t>in siz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Microscopic examination showed </w:t>
      </w:r>
      <w:r w:rsidR="000829A4" w:rsidRPr="00662B99">
        <w:rPr>
          <w:rFonts w:ascii="Book Antiqua" w:hAnsi="Book Antiqua"/>
          <w:kern w:val="0"/>
          <w:sz w:val="24"/>
          <w:szCs w:val="24"/>
        </w:rPr>
        <w:t xml:space="preserve">that 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the tumor </w:t>
      </w:r>
      <w:r w:rsidR="001758A5" w:rsidRPr="00662B99">
        <w:rPr>
          <w:rFonts w:ascii="Book Antiqua" w:hAnsi="Book Antiqua"/>
          <w:kern w:val="0"/>
          <w:sz w:val="24"/>
          <w:szCs w:val="24"/>
        </w:rPr>
        <w:t>was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 mainly composed of spindle-shaped cells with palisading arrangement and no atypia, </w:t>
      </w:r>
      <w:r w:rsidR="002A486F" w:rsidRPr="00662B99">
        <w:rPr>
          <w:rFonts w:ascii="Book Antiqua" w:hAnsi="Book Antiqua"/>
          <w:kern w:val="0"/>
          <w:sz w:val="24"/>
          <w:szCs w:val="24"/>
        </w:rPr>
        <w:t xml:space="preserve">which is </w:t>
      </w:r>
      <w:r w:rsidR="006F79F4" w:rsidRPr="00662B99">
        <w:rPr>
          <w:rFonts w:ascii="Book Antiqua" w:hAnsi="Book Antiqua"/>
          <w:kern w:val="0"/>
          <w:sz w:val="24"/>
          <w:szCs w:val="24"/>
        </w:rPr>
        <w:t xml:space="preserve">consistent 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with a benign </w:t>
      </w:r>
      <w:r w:rsidR="001758A5" w:rsidRPr="00662B99">
        <w:rPr>
          <w:rFonts w:ascii="Book Antiqua" w:hAnsi="Book Antiqua"/>
          <w:kern w:val="0"/>
          <w:sz w:val="24"/>
          <w:szCs w:val="24"/>
        </w:rPr>
        <w:t>tumor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. Both </w:t>
      </w:r>
      <w:proofErr w:type="spellStart"/>
      <w:r w:rsidR="009C3B61" w:rsidRPr="00662B99">
        <w:rPr>
          <w:rFonts w:ascii="Book Antiqua" w:hAnsi="Book Antiqua"/>
          <w:kern w:val="0"/>
          <w:sz w:val="24"/>
          <w:szCs w:val="24"/>
        </w:rPr>
        <w:t>hypercellular</w:t>
      </w:r>
      <w:proofErr w:type="spellEnd"/>
      <w:r w:rsidR="009C3B61" w:rsidRPr="00662B99">
        <w:rPr>
          <w:rFonts w:ascii="Book Antiqua" w:hAnsi="Book Antiqua"/>
          <w:kern w:val="0"/>
          <w:sz w:val="24"/>
          <w:szCs w:val="24"/>
        </w:rPr>
        <w:t xml:space="preserve"> and </w:t>
      </w:r>
      <w:proofErr w:type="spellStart"/>
      <w:r w:rsidR="009C3B61" w:rsidRPr="00662B99">
        <w:rPr>
          <w:rFonts w:ascii="Book Antiqua" w:hAnsi="Book Antiqua"/>
          <w:kern w:val="0"/>
          <w:sz w:val="24"/>
          <w:szCs w:val="24"/>
        </w:rPr>
        <w:t>hypocellular</w:t>
      </w:r>
      <w:proofErr w:type="spellEnd"/>
      <w:r w:rsidR="009C3B61" w:rsidRPr="00662B99">
        <w:rPr>
          <w:rFonts w:ascii="Book Antiqua" w:hAnsi="Book Antiqua"/>
          <w:kern w:val="0"/>
          <w:sz w:val="24"/>
          <w:szCs w:val="24"/>
        </w:rPr>
        <w:t xml:space="preserve"> areas were visible. Immunohistochemical </w:t>
      </w:r>
      <w:r w:rsidR="00A3701C" w:rsidRPr="00662B99">
        <w:rPr>
          <w:rFonts w:ascii="Book Antiqua" w:hAnsi="Book Antiqua"/>
          <w:kern w:val="0"/>
          <w:sz w:val="24"/>
          <w:szCs w:val="24"/>
        </w:rPr>
        <w:t>stain</w:t>
      </w:r>
      <w:r w:rsidR="00AE1D15" w:rsidRPr="00662B99">
        <w:rPr>
          <w:rFonts w:ascii="Book Antiqua" w:hAnsi="Book Antiqua"/>
          <w:kern w:val="0"/>
          <w:sz w:val="24"/>
          <w:szCs w:val="24"/>
        </w:rPr>
        <w:t>ing</w:t>
      </w:r>
      <w:r w:rsidR="00A3701C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revealed strongly positive results for </w:t>
      </w:r>
      <w:r w:rsidR="009C3B61" w:rsidRPr="00662B99">
        <w:rPr>
          <w:rFonts w:ascii="Book Antiqua" w:hAnsi="Book Antiqua"/>
          <w:kern w:val="0"/>
          <w:sz w:val="24"/>
          <w:szCs w:val="24"/>
        </w:rPr>
        <w:t>protein S-100</w:t>
      </w:r>
      <w:r w:rsidR="003B69BB" w:rsidRPr="00662B99">
        <w:rPr>
          <w:rFonts w:ascii="Book Antiqua" w:hAnsi="Book Antiqua"/>
          <w:kern w:val="0"/>
          <w:sz w:val="24"/>
          <w:szCs w:val="24"/>
        </w:rPr>
        <w:t>.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 Finally, the tumor was diagnosed as a </w:t>
      </w:r>
      <w:proofErr w:type="spellStart"/>
      <w:r w:rsidR="009C3B61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9C3B61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2F722E" w:rsidRPr="00662B99">
        <w:rPr>
          <w:rFonts w:ascii="Book Antiqua" w:hAnsi="Book Antiqua"/>
          <w:kern w:val="0"/>
          <w:sz w:val="24"/>
          <w:szCs w:val="24"/>
        </w:rPr>
        <w:t>of</w:t>
      </w:r>
      <w:r w:rsidR="009C3B61" w:rsidRPr="00662B99">
        <w:rPr>
          <w:rFonts w:ascii="Book Antiqua" w:hAnsi="Book Antiqua"/>
          <w:kern w:val="0"/>
          <w:sz w:val="24"/>
          <w:szCs w:val="24"/>
        </w:rPr>
        <w:t xml:space="preserve"> the pancreatic body. </w:t>
      </w:r>
      <w:r w:rsidR="00585D0F" w:rsidRPr="00662B99">
        <w:rPr>
          <w:rFonts w:ascii="Book Antiqua" w:hAnsi="Book Antiqua"/>
          <w:kern w:val="0"/>
          <w:sz w:val="24"/>
          <w:szCs w:val="24"/>
        </w:rPr>
        <w:t>Postoperatively, the patient recovered well and left the hospital 6 d later. During the 53-mo follow-up period, the patient remained well and free of complications.</w:t>
      </w:r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E220D1" w:rsidRPr="00662B99" w:rsidRDefault="00E220D1" w:rsidP="00662B99">
      <w:pPr>
        <w:widowControl/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Key words: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bookmarkStart w:id="41" w:name="OLE_LINK40"/>
      <w:bookmarkStart w:id="42" w:name="OLE_LINK41"/>
      <w:proofErr w:type="spellStart"/>
      <w:r w:rsidR="0004629B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04629B" w:rsidRPr="00662B99">
        <w:rPr>
          <w:rFonts w:ascii="Book Antiqua" w:hAnsi="Book Antiqua"/>
          <w:kern w:val="0"/>
          <w:sz w:val="24"/>
          <w:szCs w:val="24"/>
        </w:rPr>
        <w:t>; Pancreas</w:t>
      </w:r>
      <w:r w:rsidRPr="00662B99">
        <w:rPr>
          <w:rFonts w:ascii="Book Antiqua" w:hAnsi="Book Antiqua"/>
          <w:kern w:val="0"/>
          <w:sz w:val="24"/>
          <w:szCs w:val="24"/>
        </w:rPr>
        <w:t xml:space="preserve">; Central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>;</w:t>
      </w:r>
      <w:r w:rsidR="00D34818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D34818" w:rsidRPr="00662B99">
        <w:rPr>
          <w:rFonts w:ascii="Book Antiqua" w:hAnsi="Book Antiqua"/>
          <w:kern w:val="0"/>
          <w:sz w:val="24"/>
          <w:szCs w:val="24"/>
        </w:rPr>
        <w:t>P</w:t>
      </w:r>
      <w:r w:rsidR="00AF3766" w:rsidRPr="00662B99">
        <w:rPr>
          <w:rFonts w:ascii="Book Antiqua" w:hAnsi="Book Antiqua"/>
          <w:kern w:val="0"/>
          <w:sz w:val="24"/>
          <w:szCs w:val="24"/>
        </w:rPr>
        <w:t>ancreaticojejunostomy</w:t>
      </w:r>
      <w:proofErr w:type="spellEnd"/>
      <w:r w:rsidR="00AF3766" w:rsidRPr="00662B99">
        <w:rPr>
          <w:rFonts w:ascii="Book Antiqua" w:hAnsi="Book Antiqua"/>
          <w:kern w:val="0"/>
          <w:sz w:val="24"/>
          <w:szCs w:val="24"/>
        </w:rPr>
        <w:t xml:space="preserve">; </w:t>
      </w:r>
      <w:bookmarkEnd w:id="41"/>
      <w:bookmarkEnd w:id="42"/>
      <w:r w:rsidR="00833FE5" w:rsidRPr="00662B99">
        <w:rPr>
          <w:rFonts w:ascii="Book Antiqua" w:hAnsi="Book Antiqua"/>
          <w:kern w:val="0"/>
          <w:sz w:val="24"/>
          <w:szCs w:val="24"/>
        </w:rPr>
        <w:t>S-100</w:t>
      </w:r>
    </w:p>
    <w:p w:rsidR="003B1A96" w:rsidRPr="00662B99" w:rsidRDefault="003B1A96" w:rsidP="00662B99">
      <w:pPr>
        <w:widowControl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:rsidR="00FE5D1F" w:rsidRPr="00662B99" w:rsidRDefault="00585D0F" w:rsidP="00662B99">
      <w:pPr>
        <w:widowControl/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proofErr w:type="gramStart"/>
      <w:r w:rsidRPr="00662B99">
        <w:rPr>
          <w:rFonts w:ascii="Book Antiqua" w:hAnsi="Book Antiqua"/>
          <w:b/>
          <w:bCs/>
          <w:sz w:val="24"/>
          <w:szCs w:val="24"/>
        </w:rPr>
        <w:t>© The Author(s) 2016.</w:t>
      </w:r>
      <w:proofErr w:type="gramEnd"/>
      <w:r w:rsidRPr="00662B99">
        <w:rPr>
          <w:rFonts w:ascii="Book Antiqua" w:hAnsi="Book Antiqua"/>
          <w:b/>
          <w:bCs/>
          <w:sz w:val="24"/>
          <w:szCs w:val="24"/>
        </w:rPr>
        <w:t xml:space="preserve"> </w:t>
      </w:r>
      <w:proofErr w:type="gramStart"/>
      <w:r w:rsidRPr="00662B99">
        <w:rPr>
          <w:rFonts w:ascii="Book Antiqua" w:hAnsi="Book Antiqua" w:cs="Tahoma"/>
          <w:sz w:val="24"/>
          <w:szCs w:val="24"/>
        </w:rPr>
        <w:t xml:space="preserve">Published by </w:t>
      </w:r>
      <w:proofErr w:type="spellStart"/>
      <w:r w:rsidRPr="00662B99">
        <w:rPr>
          <w:rFonts w:ascii="Book Antiqua" w:hAnsi="Book Antiqua" w:cs="Tahoma"/>
          <w:sz w:val="24"/>
          <w:szCs w:val="24"/>
        </w:rPr>
        <w:t>Baishideng</w:t>
      </w:r>
      <w:proofErr w:type="spellEnd"/>
      <w:r w:rsidRPr="00662B99">
        <w:rPr>
          <w:rFonts w:ascii="Book Antiqua" w:hAnsi="Book Antiqua" w:cs="Tahoma"/>
          <w:sz w:val="24"/>
          <w:szCs w:val="24"/>
        </w:rPr>
        <w:t xml:space="preserve"> Publishing</w:t>
      </w:r>
      <w:r w:rsidRPr="00662B99">
        <w:rPr>
          <w:rFonts w:ascii="Book Antiqua" w:eastAsiaTheme="minorEastAsia" w:hAnsi="Book Antiqua" w:cs="Tahoma"/>
          <w:sz w:val="24"/>
          <w:szCs w:val="24"/>
        </w:rPr>
        <w:t xml:space="preserve"> </w:t>
      </w:r>
      <w:r w:rsidRPr="00662B99">
        <w:rPr>
          <w:rFonts w:ascii="Book Antiqua" w:hAnsi="Book Antiqua" w:cs="Tahoma"/>
          <w:sz w:val="24"/>
          <w:szCs w:val="24"/>
        </w:rPr>
        <w:t>Group Inc.</w:t>
      </w:r>
      <w:proofErr w:type="gramEnd"/>
      <w:r w:rsidRPr="00662B99">
        <w:rPr>
          <w:rFonts w:ascii="Book Antiqua" w:hAnsi="Book Antiqua" w:cs="Tahoma"/>
          <w:sz w:val="24"/>
          <w:szCs w:val="24"/>
        </w:rPr>
        <w:t xml:space="preserve"> All rights reserved.</w:t>
      </w:r>
    </w:p>
    <w:p w:rsidR="00833FE5" w:rsidRPr="00662B99" w:rsidRDefault="00833FE5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E220D1" w:rsidRPr="00662B99" w:rsidRDefault="00E220D1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lastRenderedPageBreak/>
        <w:t xml:space="preserve">Core tip: </w:t>
      </w:r>
      <w:r w:rsidR="00786D64" w:rsidRPr="00662B99">
        <w:rPr>
          <w:rFonts w:ascii="Book Antiqua" w:hAnsi="Book Antiqua"/>
          <w:kern w:val="0"/>
          <w:sz w:val="24"/>
          <w:szCs w:val="24"/>
        </w:rPr>
        <w:t>Over the past 40 years, o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nly 64 cases of pancreatic </w:t>
      </w:r>
      <w:bookmarkStart w:id="43" w:name="OLE_LINK76"/>
      <w:bookmarkStart w:id="44" w:name="OLE_LINK77"/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schwannomas</w:t>
      </w:r>
      <w:bookmarkEnd w:id="43"/>
      <w:bookmarkEnd w:id="44"/>
      <w:proofErr w:type="spellEnd"/>
      <w:r w:rsidR="00446F17" w:rsidRPr="00662B99">
        <w:rPr>
          <w:rFonts w:ascii="Book Antiqua" w:hAnsi="Book Antiqua"/>
          <w:kern w:val="0"/>
          <w:sz w:val="24"/>
          <w:szCs w:val="24"/>
        </w:rPr>
        <w:t xml:space="preserve"> have been reported in the English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medical 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literature. It is </w:t>
      </w:r>
      <w:proofErr w:type="gramStart"/>
      <w:r w:rsidR="00446F17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E67424" w:rsidRPr="00662B99">
        <w:rPr>
          <w:rFonts w:ascii="Book Antiqua" w:hAnsi="Book Antiqua"/>
          <w:kern w:val="0"/>
          <w:sz w:val="24"/>
          <w:szCs w:val="24"/>
        </w:rPr>
        <w:t xml:space="preserve"> considerable</w:t>
      </w:r>
      <w:proofErr w:type="gramEnd"/>
      <w:r w:rsidR="00C23C2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challenge to obtain a precise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preoperative 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diagnosis,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despite the application of 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multiple imaging modalities. We present a patient with a pancreatic </w:t>
      </w:r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446F17" w:rsidRPr="00662B99">
        <w:rPr>
          <w:rFonts w:ascii="Book Antiqua" w:hAnsi="Book Antiqua"/>
          <w:kern w:val="0"/>
          <w:sz w:val="24"/>
          <w:szCs w:val="24"/>
        </w:rPr>
        <w:t xml:space="preserve"> and enlarged gallbladder with multiple stones. After central </w:t>
      </w:r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446F17" w:rsidRPr="00662B99">
        <w:rPr>
          <w:rFonts w:ascii="Book Antiqua" w:hAnsi="Book Antiqua"/>
          <w:kern w:val="0"/>
          <w:sz w:val="24"/>
          <w:szCs w:val="24"/>
        </w:rPr>
        <w:t>, end-to-side </w:t>
      </w:r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pancreaticojejunostomy</w:t>
      </w:r>
      <w:proofErr w:type="spellEnd"/>
      <w:r w:rsidR="00446F17" w:rsidRPr="00662B99">
        <w:rPr>
          <w:rFonts w:ascii="Book Antiqua" w:hAnsi="Book Antiqua"/>
          <w:kern w:val="0"/>
          <w:sz w:val="24"/>
          <w:szCs w:val="24"/>
        </w:rPr>
        <w:t xml:space="preserve"> and cholecystectomy, the patient recovered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quickly </w:t>
      </w:r>
      <w:r w:rsidR="00446F17" w:rsidRPr="00662B99">
        <w:rPr>
          <w:rFonts w:ascii="Book Antiqua" w:hAnsi="Book Antiqua"/>
          <w:kern w:val="0"/>
          <w:sz w:val="24"/>
          <w:szCs w:val="24"/>
        </w:rPr>
        <w:t>and ha</w:t>
      </w:r>
      <w:r w:rsidR="00C23C29" w:rsidRPr="00662B99">
        <w:rPr>
          <w:rFonts w:ascii="Book Antiqua" w:hAnsi="Book Antiqua"/>
          <w:kern w:val="0"/>
          <w:sz w:val="24"/>
          <w:szCs w:val="24"/>
        </w:rPr>
        <w:t>d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 a good prognosis.</w:t>
      </w:r>
      <w:r w:rsidR="00AA2ACE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34983" w:rsidRPr="00662B99">
        <w:rPr>
          <w:rFonts w:ascii="Book Antiqua" w:hAnsi="Book Antiqua"/>
          <w:kern w:val="0"/>
          <w:sz w:val="24"/>
          <w:szCs w:val="24"/>
        </w:rPr>
        <w:t xml:space="preserve">In this 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study, we </w:t>
      </w:r>
      <w:bookmarkStart w:id="45" w:name="OLE_LINK44"/>
      <w:bookmarkStart w:id="46" w:name="OLE_LINK47"/>
      <w:r w:rsidR="00446F17" w:rsidRPr="00662B99">
        <w:rPr>
          <w:rFonts w:ascii="Book Antiqua" w:hAnsi="Book Antiqua"/>
          <w:kern w:val="0"/>
          <w:sz w:val="24"/>
          <w:szCs w:val="24"/>
        </w:rPr>
        <w:t xml:space="preserve">highlight the diagnosis and treatment of </w:t>
      </w:r>
      <w:r w:rsidR="00AA2ACE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446F17" w:rsidRPr="00662B99">
        <w:rPr>
          <w:rFonts w:ascii="Book Antiqua" w:hAnsi="Book Antiqua"/>
          <w:kern w:val="0"/>
          <w:sz w:val="24"/>
          <w:szCs w:val="24"/>
        </w:rPr>
        <w:t xml:space="preserve"> and conduct a literature review</w:t>
      </w:r>
      <w:r w:rsidR="002A486F" w:rsidRPr="00662B99">
        <w:rPr>
          <w:rFonts w:ascii="Book Antiqua" w:hAnsi="Book Antiqua"/>
          <w:kern w:val="0"/>
          <w:sz w:val="24"/>
          <w:szCs w:val="24"/>
        </w:rPr>
        <w:t xml:space="preserve"> to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 deepen the understanding of the subject.</w:t>
      </w:r>
    </w:p>
    <w:p w:rsidR="00833FE5" w:rsidRPr="00662B99" w:rsidRDefault="00833FE5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981B00" w:rsidRPr="00662B99" w:rsidRDefault="00981B00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proofErr w:type="spellStart"/>
      <w:proofErr w:type="gramStart"/>
      <w:r w:rsidRPr="00662B99">
        <w:rPr>
          <w:rFonts w:ascii="Book Antiqua" w:hAnsi="Book Antiqua"/>
          <w:kern w:val="0"/>
          <w:sz w:val="24"/>
          <w:szCs w:val="24"/>
        </w:rPr>
        <w:t>Xu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SY, Sun K,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Kwabena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Gyabaah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Owusu-Ansah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,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Xie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HY, Zhou L,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Zheng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SS,</w:t>
      </w:r>
      <w:r w:rsidR="00833FE5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>Wang WL.</w:t>
      </w:r>
      <w:proofErr w:type="gramEnd"/>
      <w:r w:rsidRPr="00662B99">
        <w:rPr>
          <w:rFonts w:ascii="Book Antiqua" w:hAnsi="Book Antiqua"/>
          <w:kern w:val="0"/>
          <w:sz w:val="24"/>
          <w:szCs w:val="24"/>
        </w:rPr>
        <w:t xml:space="preserve"> Central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for pancreatic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>: A case report and literature</w:t>
      </w:r>
      <w:r w:rsidR="00AC4F0F" w:rsidRPr="00662B99">
        <w:rPr>
          <w:rFonts w:ascii="Book Antiqua" w:hAnsi="Book Antiqua"/>
          <w:kern w:val="0"/>
          <w:sz w:val="24"/>
          <w:szCs w:val="24"/>
        </w:rPr>
        <w:t xml:space="preserve"> review</w:t>
      </w:r>
      <w:r w:rsidR="00C35A00" w:rsidRPr="00662B99">
        <w:rPr>
          <w:rFonts w:ascii="Book Antiqua" w:hAnsi="Book Antiqua"/>
          <w:kern w:val="0"/>
          <w:sz w:val="24"/>
          <w:szCs w:val="24"/>
        </w:rPr>
        <w:t>.</w:t>
      </w:r>
      <w:r w:rsidR="00833FE5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833FE5" w:rsidRPr="00662B99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="00833FE5" w:rsidRPr="00662B99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="00833FE5" w:rsidRPr="00662B99">
        <w:rPr>
          <w:rFonts w:ascii="Book Antiqua" w:hAnsi="Book Antiqua"/>
          <w:i/>
          <w:sz w:val="24"/>
          <w:szCs w:val="24"/>
        </w:rPr>
        <w:t xml:space="preserve"> </w:t>
      </w:r>
      <w:r w:rsidR="00833FE5" w:rsidRPr="00662B99">
        <w:rPr>
          <w:rFonts w:ascii="Book Antiqua" w:hAnsi="Book Antiqua"/>
          <w:sz w:val="24"/>
          <w:szCs w:val="24"/>
        </w:rPr>
        <w:t xml:space="preserve">2016; </w:t>
      </w:r>
      <w:proofErr w:type="gramStart"/>
      <w:r w:rsidR="00833FE5" w:rsidRPr="00662B99">
        <w:rPr>
          <w:rFonts w:ascii="Book Antiqua" w:hAnsi="Book Antiqua"/>
          <w:sz w:val="24"/>
          <w:szCs w:val="24"/>
        </w:rPr>
        <w:t>In</w:t>
      </w:r>
      <w:proofErr w:type="gramEnd"/>
      <w:r w:rsidR="00833FE5" w:rsidRPr="00662B99">
        <w:rPr>
          <w:rFonts w:ascii="Book Antiqua" w:hAnsi="Book Antiqua"/>
          <w:sz w:val="24"/>
          <w:szCs w:val="24"/>
        </w:rPr>
        <w:t xml:space="preserve"> press</w:t>
      </w:r>
    </w:p>
    <w:p w:rsidR="00981B00" w:rsidRPr="00662B99" w:rsidRDefault="00981B00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bookmarkEnd w:id="45"/>
    <w:bookmarkEnd w:id="46"/>
    <w:p w:rsidR="00833FE5" w:rsidRPr="00662B99" w:rsidRDefault="00833FE5" w:rsidP="00662B99">
      <w:pPr>
        <w:widowControl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br w:type="page"/>
      </w:r>
    </w:p>
    <w:p w:rsidR="00612DF0" w:rsidRPr="00662B99" w:rsidRDefault="008F2A97" w:rsidP="00662B99">
      <w:pPr>
        <w:snapToGrid w:val="0"/>
        <w:spacing w:line="360" w:lineRule="auto"/>
        <w:ind w:left="420" w:hanging="420"/>
        <w:outlineLvl w:val="0"/>
        <w:rPr>
          <w:rFonts w:ascii="Book Antiqua" w:hAnsi="Book Antiqua"/>
          <w:b/>
          <w:sz w:val="24"/>
          <w:szCs w:val="24"/>
        </w:rPr>
      </w:pPr>
      <w:r w:rsidRPr="00662B99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:rsidR="00612DF0" w:rsidRPr="00662B99" w:rsidRDefault="00903693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 </w:t>
      </w:r>
      <w:r w:rsidR="00EC1FFE" w:rsidRPr="00662B99">
        <w:rPr>
          <w:rFonts w:ascii="Book Antiqua" w:hAnsi="Book Antiqua"/>
          <w:kern w:val="0"/>
          <w:sz w:val="24"/>
          <w:szCs w:val="24"/>
        </w:rPr>
        <w:t>tumors originating</w:t>
      </w:r>
      <w:r w:rsidRPr="00662B99">
        <w:rPr>
          <w:rFonts w:ascii="Book Antiqua" w:hAnsi="Book Antiqua"/>
          <w:kern w:val="0"/>
          <w:sz w:val="24"/>
          <w:szCs w:val="24"/>
        </w:rPr>
        <w:t xml:space="preserve"> from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the </w:t>
      </w:r>
      <w:r w:rsidRPr="00662B99">
        <w:rPr>
          <w:rFonts w:ascii="Book Antiqua" w:hAnsi="Book Antiqua"/>
          <w:kern w:val="0"/>
          <w:sz w:val="24"/>
          <w:szCs w:val="24"/>
        </w:rPr>
        <w:t xml:space="preserve">Schwann cells of </w:t>
      </w:r>
      <w:bookmarkStart w:id="47" w:name="OLE_LINK8"/>
      <w:bookmarkStart w:id="48" w:name="OLE_LINK13"/>
      <w:r w:rsidRPr="00662B99">
        <w:rPr>
          <w:rFonts w:ascii="Book Antiqua" w:hAnsi="Book Antiqua"/>
          <w:kern w:val="0"/>
          <w:sz w:val="24"/>
          <w:szCs w:val="24"/>
        </w:rPr>
        <w:t>peripheral</w:t>
      </w:r>
      <w:bookmarkEnd w:id="47"/>
      <w:bookmarkEnd w:id="48"/>
      <w:r w:rsidRPr="00662B99">
        <w:rPr>
          <w:rFonts w:ascii="Book Antiqua" w:hAnsi="Book Antiqua"/>
          <w:kern w:val="0"/>
          <w:sz w:val="24"/>
          <w:szCs w:val="24"/>
        </w:rPr>
        <w:t xml:space="preserve"> nerve</w:t>
      </w:r>
      <w:r w:rsidR="002E697C" w:rsidRPr="00662B99">
        <w:rPr>
          <w:rFonts w:ascii="Book Antiqua" w:hAnsi="Book Antiqua"/>
          <w:kern w:val="0"/>
          <w:sz w:val="24"/>
          <w:szCs w:val="24"/>
        </w:rPr>
        <w:t xml:space="preserve"> sheaths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E7E5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Pilavaki&lt;/Author&gt;&lt;Year&gt;2004&lt;/Year&gt;&lt;RecNum&gt;1620&lt;/RecNum&gt;&lt;DisplayText&gt;[1]&lt;/DisplayText&gt;&lt;record&gt;&lt;rec-number&gt;1620&lt;/rec-number&gt;&lt;foreign-keys&gt;&lt;key app="EN" db-id="d9vpvdzdip55xkeatssvf2xw00pzd9e2pxv0"&gt;1620&lt;/key&gt;&lt;/foreign-keys&gt;&lt;ref-type name="Journal Article"&gt;17&lt;/ref-type&gt;&lt;contributors&gt;&lt;authors&gt;&lt;author&gt;Pilavaki, M.&lt;/author&gt;&lt;author&gt;Chourmouzi, D.&lt;/author&gt;&lt;author&gt;Kiziridou, A.&lt;/author&gt;&lt;author&gt;Skordalaki, A.&lt;/author&gt;&lt;author&gt;Zarampoukas, T.&lt;/author&gt;&lt;author&gt;Drevelengas, A.&lt;/author&gt;&lt;/authors&gt;&lt;/contributors&gt;&lt;auth-address&gt;Radiologic Department G. Papanikolaou, General Hospital Exohi, Thessaloniki, Greece.&lt;/auth-address&gt;&lt;titles&gt;&lt;title&gt;Imaging of peripheral nerve sheath tumors with pathologic correlation: pictorial review&lt;/title&gt;&lt;secondary-title&gt;Eur J Radiol&lt;/secondary-title&gt;&lt;alt-title&gt;European journal of radiology&lt;/alt-title&gt;&lt;/titles&gt;&lt;periodical&gt;&lt;full-title&gt;Eur J Radiol&lt;/full-title&gt;&lt;abbr-1&gt;European journal of radiology&lt;/abbr-1&gt;&lt;/periodical&gt;&lt;alt-periodical&gt;&lt;full-title&gt;Eur J Radiol&lt;/full-title&gt;&lt;abbr-1&gt;European journal of radiology&lt;/abbr-1&gt;&lt;/alt-periodical&gt;&lt;pages&gt;229-39&lt;/pages&gt;&lt;volume&gt;52&lt;/volume&gt;&lt;number&gt;3&lt;/number&gt;&lt;keywords&gt;&lt;keyword&gt;Humans&lt;/keyword&gt;&lt;keyword&gt;*Magnetic Resonance Imaging&lt;/keyword&gt;&lt;keyword&gt;Nerve Sheath Neoplasms/*pathology&lt;/keyword&gt;&lt;keyword&gt;*Tomography, X-Ray Computed&lt;/keyword&gt;&lt;/keywords&gt;&lt;dates&gt;&lt;year&gt;2004&lt;/year&gt;&lt;pub-dates&gt;&lt;date&gt;Dec&lt;/date&gt;&lt;/pub-dates&gt;&lt;/dates&gt;&lt;isbn&gt;0720-048X (Print)&amp;#xD;0720-048X (Linking)&lt;/isbn&gt;&lt;accession-num&gt;15544900&lt;/accession-num&gt;&lt;urls&gt;&lt;related-urls&gt;&lt;url&gt;http://www.ncbi.nlm.nih.gov/pubmed/15544900&lt;/url&gt;&lt;/related-urls&gt;&lt;/urls&gt;&lt;electronic-resource-num&gt;10.1016/j.ejrad.2003.12.001&lt;/electronic-resource-num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E7E56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1" w:tooltip="Pilavaki, 2004 #1620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1</w:t>
        </w:r>
      </w:hyperlink>
      <w:r w:rsidR="009E7E56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2A1C54" w:rsidRPr="00662B99">
        <w:rPr>
          <w:rFonts w:ascii="Book Antiqua" w:hAnsi="Book Antiqua"/>
          <w:kern w:val="0"/>
          <w:sz w:val="24"/>
          <w:szCs w:val="24"/>
        </w:rPr>
        <w:t xml:space="preserve">Most </w:t>
      </w:r>
      <w:proofErr w:type="spellStart"/>
      <w:r w:rsidR="002A1C54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2A1C54" w:rsidRPr="00662B99">
        <w:rPr>
          <w:rFonts w:ascii="Book Antiqua" w:hAnsi="Book Antiqua"/>
          <w:kern w:val="0"/>
          <w:sz w:val="24"/>
          <w:szCs w:val="24"/>
        </w:rPr>
        <w:t xml:space="preserve"> show either </w:t>
      </w:r>
      <w:proofErr w:type="spellStart"/>
      <w:r w:rsidR="002A1C54" w:rsidRPr="00662B99">
        <w:rPr>
          <w:rFonts w:ascii="Book Antiqua" w:hAnsi="Book Antiqua"/>
          <w:kern w:val="0"/>
          <w:sz w:val="24"/>
          <w:szCs w:val="24"/>
        </w:rPr>
        <w:t>monosomy</w:t>
      </w:r>
      <w:proofErr w:type="spellEnd"/>
      <w:r w:rsidR="002A1C54" w:rsidRPr="00662B99">
        <w:rPr>
          <w:rFonts w:ascii="Book Antiqua" w:hAnsi="Book Antiqua"/>
          <w:kern w:val="0"/>
          <w:sz w:val="24"/>
          <w:szCs w:val="24"/>
        </w:rPr>
        <w:t xml:space="preserve"> 22 or loss of 22q material</w:t>
      </w:r>
      <w:r w:rsidR="00E67424" w:rsidRPr="00662B99">
        <w:rPr>
          <w:rFonts w:ascii="Book Antiqua" w:hAnsi="Book Antiqua"/>
          <w:kern w:val="0"/>
          <w:sz w:val="24"/>
          <w:szCs w:val="24"/>
        </w:rPr>
        <w:t>;</w:t>
      </w:r>
      <w:r w:rsidR="002A1C54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C23C29" w:rsidRPr="00662B99">
        <w:rPr>
          <w:rFonts w:ascii="Book Antiqua" w:hAnsi="Book Antiqua"/>
          <w:kern w:val="0"/>
          <w:sz w:val="24"/>
          <w:szCs w:val="24"/>
        </w:rPr>
        <w:t>however</w:t>
      </w:r>
      <w:r w:rsidR="00E67424" w:rsidRPr="00662B99">
        <w:rPr>
          <w:rFonts w:ascii="Book Antiqua" w:hAnsi="Book Antiqua"/>
          <w:kern w:val="0"/>
          <w:sz w:val="24"/>
          <w:szCs w:val="24"/>
        </w:rPr>
        <w:t>,</w:t>
      </w:r>
      <w:r w:rsidR="00C23C2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C03C6" w:rsidRPr="00662B99">
        <w:rPr>
          <w:rFonts w:ascii="Book Antiqua" w:hAnsi="Book Antiqua"/>
          <w:kern w:val="0"/>
          <w:sz w:val="24"/>
          <w:szCs w:val="24"/>
        </w:rPr>
        <w:t xml:space="preserve">the </w:t>
      </w:r>
      <w:r w:rsidR="000542BE" w:rsidRPr="00662B99">
        <w:rPr>
          <w:rFonts w:ascii="Book Antiqua" w:hAnsi="Book Antiqua"/>
          <w:kern w:val="0"/>
          <w:sz w:val="24"/>
          <w:szCs w:val="24"/>
        </w:rPr>
        <w:t xml:space="preserve">pathogenesis of the tumor </w:t>
      </w:r>
      <w:r w:rsidR="002F722E" w:rsidRPr="00662B99">
        <w:rPr>
          <w:rFonts w:ascii="Book Antiqua" w:hAnsi="Book Antiqua"/>
          <w:kern w:val="0"/>
          <w:sz w:val="24"/>
          <w:szCs w:val="24"/>
        </w:rPr>
        <w:t>remains</w:t>
      </w:r>
      <w:r w:rsidR="000542BE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47366" w:rsidRPr="00662B99">
        <w:rPr>
          <w:rFonts w:ascii="Book Antiqua" w:hAnsi="Book Antiqua"/>
          <w:kern w:val="0"/>
          <w:sz w:val="24"/>
          <w:szCs w:val="24"/>
        </w:rPr>
        <w:t>unclear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Le Guellec&lt;/Author&gt;&lt;Year&gt;2015&lt;/Year&gt;&lt;RecNum&gt;875&lt;/RecNum&gt;&lt;DisplayText&gt;[2]&lt;/DisplayText&gt;&lt;record&gt;&lt;rec-number&gt;875&lt;/rec-number&gt;&lt;foreign-keys&gt;&lt;key app="EN" db-id="d9vpvdzdip55xkeatssvf2xw00pzd9e2pxv0"&gt;875&lt;/key&gt;&lt;/foreign-keys&gt;&lt;ref-type name="Journal Article"&gt;17&lt;/ref-type&gt;&lt;contributors&gt;&lt;authors&gt;&lt;author&gt;Le Guellec, S.&lt;/author&gt;&lt;/authors&gt;&lt;/contributors&gt;&lt;auth-address&gt;Departement de pathologie, institut universitaire du cancer Toulouse-Oncopole, 1, avenue Irene-Joliot-Curie, 31059 Toulouse cedex 9, France. Electronic address: LeGuellec.sophie@iuct-oncopole.fr.&lt;/auth-address&gt;&lt;titles&gt;&lt;title&gt;[Nerve sheath tumours]&lt;/title&gt;&lt;secondary-title&gt;Ann Pathol&lt;/secondary-title&gt;&lt;alt-title&gt;Annales de pathologie&lt;/alt-title&gt;&lt;/titles&gt;&lt;periodical&gt;&lt;full-title&gt;Ann Pathol&lt;/full-title&gt;&lt;abbr-1&gt;Annales de pathologie&lt;/abbr-1&gt;&lt;/periodical&gt;&lt;alt-periodical&gt;&lt;full-title&gt;Ann Pathol&lt;/full-title&gt;&lt;abbr-1&gt;Annales de pathologie&lt;/abbr-1&gt;&lt;/alt-periodical&gt;&lt;pages&gt;54-70&lt;/pages&gt;&lt;volume&gt;35&lt;/volume&gt;&lt;number&gt;1&lt;/number&gt;&lt;keywords&gt;&lt;keyword&gt;Biomarkers, Tumor&lt;/keyword&gt;&lt;keyword&gt;Granular Cell Tumor/chemistry/diagnosis/pathology&lt;/keyword&gt;&lt;keyword&gt;Hamartoma/diagnosis/pathology&lt;/keyword&gt;&lt;keyword&gt;Humans&lt;/keyword&gt;&lt;keyword&gt;Neoplasm Proteins/analysis/genetics&lt;/keyword&gt;&lt;keyword&gt;Nerve Sheath&lt;/keyword&gt;&lt;keyword&gt;Neoplasms/chemistry/classification/diagnosis/epidemiology/genetics/*pathology&lt;/keyword&gt;&lt;keyword&gt;Peripheral Nervous System/embryology&lt;/keyword&gt;&lt;keyword&gt;Prognosis&lt;/keyword&gt;&lt;keyword&gt;World Health Organization&lt;/keyword&gt;&lt;/keywords&gt;&lt;dates&gt;&lt;year&gt;2015&lt;/year&gt;&lt;pub-dates&gt;&lt;date&gt;Jan&lt;/date&gt;&lt;/pub-dates&gt;&lt;/dates&gt;&lt;orig-pub&gt;Les tumeurs des gaines des nerfs peripheriques.&lt;/orig-pub&gt;&lt;isbn&gt;0242-6498 (Print)&amp;#xD;0242-6498 (Linking)&lt;/isbn&gt;&lt;accession-num&gt;25541115&lt;/accession-num&gt;&lt;urls&gt;&lt;related-urls&gt;&lt;url&gt;http://www.ncbi.nlm.nih.gov/pubmed/25541115&lt;/url&gt;&lt;/related-urls&gt;&lt;/urls&gt;&lt;electronic-resource-num&gt;10.1016/j.annpat.2014.11.008&lt;/electronic-resource-num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2" w:tooltip="Le Guellec, 2015 #875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2</w:t>
        </w:r>
      </w:hyperlink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0542BE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proofErr w:type="spellStart"/>
      <w:r w:rsidR="00C23C29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C23C2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>are generally encapsulated tumors</w:t>
      </w:r>
      <w:r w:rsidR="00C23C29" w:rsidRPr="00662B99">
        <w:rPr>
          <w:rFonts w:ascii="Book Antiqua" w:hAnsi="Book Antiqua"/>
          <w:kern w:val="0"/>
          <w:sz w:val="24"/>
          <w:szCs w:val="24"/>
        </w:rPr>
        <w:t>,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EC1FFE" w:rsidRPr="00662B99">
        <w:rPr>
          <w:rFonts w:ascii="Book Antiqua" w:hAnsi="Book Antiqua"/>
          <w:kern w:val="0"/>
          <w:sz w:val="24"/>
          <w:szCs w:val="24"/>
        </w:rPr>
        <w:t>and more than 90%</w:t>
      </w:r>
      <w:r w:rsidR="00C23C29" w:rsidRPr="00662B99">
        <w:rPr>
          <w:rFonts w:ascii="Book Antiqua" w:hAnsi="Book Antiqua"/>
          <w:kern w:val="0"/>
          <w:sz w:val="24"/>
          <w:szCs w:val="24"/>
        </w:rPr>
        <w:t xml:space="preserve"> of them</w:t>
      </w:r>
      <w:r w:rsidR="00EC1FFE" w:rsidRPr="00662B99">
        <w:rPr>
          <w:rFonts w:ascii="Book Antiqua" w:hAnsi="Book Antiqua"/>
          <w:kern w:val="0"/>
          <w:sz w:val="24"/>
          <w:szCs w:val="24"/>
        </w:rPr>
        <w:t xml:space="preserve"> are benign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Le Guellec&lt;/Author&gt;&lt;Year&gt;2015&lt;/Year&gt;&lt;RecNum&gt;875&lt;/RecNum&gt;&lt;DisplayText&gt;[2]&lt;/DisplayText&gt;&lt;record&gt;&lt;rec-number&gt;875&lt;/rec-number&gt;&lt;foreign-keys&gt;&lt;key app="EN" db-id="d9vpvdzdip55xkeatssvf2xw00pzd9e2pxv0"&gt;875&lt;/key&gt;&lt;/foreign-keys&gt;&lt;ref-type name="Journal Article"&gt;17&lt;/ref-type&gt;&lt;contributors&gt;&lt;authors&gt;&lt;author&gt;Le Guellec, S.&lt;/author&gt;&lt;/authors&gt;&lt;/contributors&gt;&lt;auth-address&gt;Departement de pathologie, institut universitaire du cancer Toulouse-Oncopole, 1, avenue Irene-Joliot-Curie, 31059 Toulouse cedex 9, France. Electronic address: LeGuellec.sophie@iuct-oncopole.fr.&lt;/auth-address&gt;&lt;titles&gt;&lt;title&gt;[Nerve sheath tumours]&lt;/title&gt;&lt;secondary-title&gt;Ann Pathol&lt;/secondary-title&gt;&lt;alt-title&gt;Annales de pathologie&lt;/alt-title&gt;&lt;/titles&gt;&lt;periodical&gt;&lt;full-title&gt;Ann Pathol&lt;/full-title&gt;&lt;abbr-1&gt;Annales de pathologie&lt;/abbr-1&gt;&lt;/periodical&gt;&lt;alt-periodical&gt;&lt;full-title&gt;Ann Pathol&lt;/full-title&gt;&lt;abbr-1&gt;Annales de pathologie&lt;/abbr-1&gt;&lt;/alt-periodical&gt;&lt;pages&gt;54-70&lt;/pages&gt;&lt;volume&gt;35&lt;/volume&gt;&lt;number&gt;1&lt;/number&gt;&lt;keywords&gt;&lt;keyword&gt;Biomarkers, Tumor&lt;/keyword&gt;&lt;keyword&gt;Granular Cell Tumor/chemistry/diagnosis/pathology&lt;/keyword&gt;&lt;keyword&gt;Hamartoma/diagnosis/pathology&lt;/keyword&gt;&lt;keyword&gt;Humans&lt;/keyword&gt;&lt;keyword&gt;Neoplasm Proteins/analysis/genetics&lt;/keyword&gt;&lt;keyword&gt;Nerve Sheath&lt;/keyword&gt;&lt;keyword&gt;Neoplasms/chemistry/classification/diagnosis/epidemiology/genetics/*pathology&lt;/keyword&gt;&lt;keyword&gt;Peripheral Nervous System/embryology&lt;/keyword&gt;&lt;keyword&gt;Prognosis&lt;/keyword&gt;&lt;keyword&gt;World Health Organization&lt;/keyword&gt;&lt;/keywords&gt;&lt;dates&gt;&lt;year&gt;2015&lt;/year&gt;&lt;pub-dates&gt;&lt;date&gt;Jan&lt;/date&gt;&lt;/pub-dates&gt;&lt;/dates&gt;&lt;orig-pub&gt;Les tumeurs des gaines des nerfs peripheriques.&lt;/orig-pub&gt;&lt;isbn&gt;0242-6498 (Print)&amp;#xD;0242-6498 (Linking)&lt;/isbn&gt;&lt;accession-num&gt;25541115&lt;/accession-num&gt;&lt;urls&gt;&lt;related-urls&gt;&lt;url&gt;http://www.ncbi.nlm.nih.gov/pubmed/25541115&lt;/url&gt;&lt;/related-urls&gt;&lt;/urls&gt;&lt;electronic-resource-num&gt;10.1016/j.annpat.2014.11.008&lt;/electronic-resource-num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2" w:tooltip="Le Guellec, 2015 #875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2</w:t>
        </w:r>
      </w:hyperlink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. </w:t>
      </w:r>
      <w:proofErr w:type="spellStart"/>
      <w:r w:rsidR="002F722E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9E7E56" w:rsidRPr="00662B99">
        <w:rPr>
          <w:rFonts w:ascii="Book Antiqua" w:hAnsi="Book Antiqua"/>
          <w:kern w:val="0"/>
          <w:sz w:val="24"/>
          <w:szCs w:val="24"/>
        </w:rPr>
        <w:t xml:space="preserve"> occur in patients with no obvious gender difference and at all ages</w:t>
      </w:r>
      <w:r w:rsidR="002F722E" w:rsidRPr="00662B99">
        <w:rPr>
          <w:rFonts w:ascii="Book Antiqua" w:hAnsi="Book Antiqua"/>
          <w:kern w:val="0"/>
          <w:sz w:val="24"/>
          <w:szCs w:val="24"/>
        </w:rPr>
        <w:t>.</w:t>
      </w:r>
      <w:r w:rsidR="009E7E56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2F722E" w:rsidRPr="00662B99">
        <w:rPr>
          <w:rFonts w:ascii="Book Antiqua" w:hAnsi="Book Antiqua"/>
          <w:kern w:val="0"/>
          <w:sz w:val="24"/>
          <w:szCs w:val="24"/>
        </w:rPr>
        <w:t>However,</w:t>
      </w:r>
      <w:r w:rsidR="009E7E56" w:rsidRPr="00662B99">
        <w:rPr>
          <w:rFonts w:ascii="Book Antiqua" w:hAnsi="Book Antiqua"/>
          <w:kern w:val="0"/>
          <w:sz w:val="24"/>
          <w:szCs w:val="24"/>
        </w:rPr>
        <w:t xml:space="preserve"> patients between 20 and 50 years </w:t>
      </w:r>
      <w:r w:rsidR="00E67424" w:rsidRPr="00662B99">
        <w:rPr>
          <w:rFonts w:ascii="Book Antiqua" w:hAnsi="Book Antiqua"/>
          <w:kern w:val="0"/>
          <w:sz w:val="24"/>
          <w:szCs w:val="24"/>
        </w:rPr>
        <w:t xml:space="preserve">of age </w:t>
      </w:r>
      <w:r w:rsidR="009E7E56" w:rsidRPr="00662B99">
        <w:rPr>
          <w:rFonts w:ascii="Book Antiqua" w:hAnsi="Book Antiqua"/>
          <w:kern w:val="0"/>
          <w:sz w:val="24"/>
          <w:szCs w:val="24"/>
        </w:rPr>
        <w:t xml:space="preserve">were most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frequently </w:t>
      </w:r>
      <w:r w:rsidR="009E7E56" w:rsidRPr="00662B99">
        <w:rPr>
          <w:rFonts w:ascii="Book Antiqua" w:hAnsi="Book Antiqua"/>
          <w:kern w:val="0"/>
          <w:sz w:val="24"/>
          <w:szCs w:val="24"/>
        </w:rPr>
        <w:t xml:space="preserve">reported. </w:t>
      </w:r>
      <w:r w:rsidR="00AC03C6" w:rsidRPr="00662B99">
        <w:rPr>
          <w:rFonts w:ascii="Book Antiqua" w:hAnsi="Book Antiqua"/>
          <w:kern w:val="0"/>
          <w:sz w:val="24"/>
          <w:szCs w:val="24"/>
        </w:rPr>
        <w:t xml:space="preserve">Surgery is the most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common </w:t>
      </w:r>
      <w:r w:rsidR="00AC03C6" w:rsidRPr="00662B99">
        <w:rPr>
          <w:rFonts w:ascii="Book Antiqua" w:hAnsi="Book Antiqua"/>
          <w:kern w:val="0"/>
          <w:sz w:val="24"/>
          <w:szCs w:val="24"/>
        </w:rPr>
        <w:t xml:space="preserve">treatment for </w:t>
      </w:r>
      <w:proofErr w:type="spellStart"/>
      <w:r w:rsidR="00AC03C6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090A15" w:rsidRPr="00662B99">
        <w:rPr>
          <w:rFonts w:ascii="Book Antiqua" w:hAnsi="Book Antiqua"/>
          <w:kern w:val="0"/>
          <w:sz w:val="24"/>
          <w:szCs w:val="24"/>
        </w:rPr>
        <w:t>,</w:t>
      </w:r>
      <w:r w:rsidR="00AC03C6" w:rsidRPr="00662B99">
        <w:rPr>
          <w:rFonts w:ascii="Book Antiqua" w:hAnsi="Book Antiqua"/>
          <w:kern w:val="0"/>
          <w:sz w:val="24"/>
          <w:szCs w:val="24"/>
        </w:rPr>
        <w:t xml:space="preserve"> and patients usually have </w:t>
      </w:r>
      <w:r w:rsidR="002F722E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AC03C6" w:rsidRPr="00662B99">
        <w:rPr>
          <w:rFonts w:ascii="Book Antiqua" w:hAnsi="Book Antiqua"/>
          <w:kern w:val="0"/>
          <w:sz w:val="24"/>
          <w:szCs w:val="24"/>
        </w:rPr>
        <w:t xml:space="preserve">good </w:t>
      </w:r>
      <w:r w:rsidR="00172362" w:rsidRPr="00662B99">
        <w:rPr>
          <w:rFonts w:ascii="Book Antiqua" w:hAnsi="Book Antiqua"/>
          <w:kern w:val="0"/>
          <w:sz w:val="24"/>
          <w:szCs w:val="24"/>
        </w:rPr>
        <w:t xml:space="preserve">postoperative </w:t>
      </w:r>
      <w:hyperlink r:id="rId10" w:history="1">
        <w:r w:rsidR="00AC03C6" w:rsidRPr="00662B99">
          <w:rPr>
            <w:rFonts w:ascii="Book Antiqua" w:hAnsi="Book Antiqua"/>
            <w:kern w:val="0"/>
            <w:sz w:val="24"/>
            <w:szCs w:val="24"/>
          </w:rPr>
          <w:t>prognosis</w:t>
        </w:r>
      </w:hyperlink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Bhattacharyya&lt;/Author&gt;&lt;Year&gt;2004&lt;/Year&gt;&lt;RecNum&gt;1622&lt;/RecNum&gt;&lt;DisplayText&gt;[3]&lt;/DisplayText&gt;&lt;record&gt;&lt;rec-number&gt;1622&lt;/rec-number&gt;&lt;foreign-keys&gt;&lt;key app="EN" db-id="d9vpvdzdip55xkeatssvf2xw00pzd9e2pxv0"&gt;1622&lt;/key&gt;&lt;/foreign-keys&gt;&lt;ref-type name="Journal Article"&gt;17&lt;/ref-type&gt;&lt;contributors&gt;&lt;authors&gt;&lt;author&gt;Bhattacharyya, A. K.&lt;/author&gt;&lt;author&gt;Perrin, R.&lt;/author&gt;&lt;author&gt;Guha, A.&lt;/author&gt;&lt;/authors&gt;&lt;/contributors&gt;&lt;auth-address&gt;Division of Neurosurgery, Toronto Western Hospital, University Health Network, University of Toronto, Canada.&lt;/auth-address&gt;&lt;titles&gt;&lt;title&gt;Peripheral nerve tumors: management strategies and molecular insights&lt;/title&gt;&lt;secondary-title&gt;J Neurooncol&lt;/secondary-title&gt;&lt;alt-title&gt;Journal of neuro-oncology&lt;/alt-title&gt;&lt;/titles&gt;&lt;periodical&gt;&lt;full-title&gt;J Neurooncol&lt;/full-title&gt;&lt;abbr-1&gt;Journal of neuro-oncology&lt;/abbr-1&gt;&lt;/periodical&gt;&lt;alt-periodical&gt;&lt;full-title&gt;J Neurooncol&lt;/full-title&gt;&lt;abbr-1&gt;Journal of neuro-oncology&lt;/abbr-1&gt;&lt;/alt-periodical&gt;&lt;pages&gt;335-49&lt;/pages&gt;&lt;volume&gt;69&lt;/volume&gt;&lt;number&gt;1-3&lt;/number&gt;&lt;keywords&gt;&lt;keyword&gt;Humans&lt;/keyword&gt;&lt;keyword&gt;Peripheral Nervous System Neoplasms/*pathology/*surgery&lt;/keyword&gt;&lt;/keywords&gt;&lt;dates&gt;&lt;year&gt;2004&lt;/year&gt;&lt;pub-dates&gt;&lt;date&gt;Aug-Sep&lt;/date&gt;&lt;/pub-dates&gt;&lt;/dates&gt;&lt;isbn&gt;0167-594X (Print)&amp;#xD;0167-594X (Linking)&lt;/isbn&gt;&lt;accession-num&gt;15527099&lt;/accession-num&gt;&lt;urls&gt;&lt;related-urls&gt;&lt;url&gt;http://www.ncbi.nlm.nih.gov/pubmed/15527099&lt;/url&gt;&lt;/related-urls&gt;&lt;/urls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3" w:tooltip="Bhattacharyya, 2004 #1622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3</w:t>
        </w:r>
      </w:hyperlink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EB278D" w:rsidRPr="00662B99">
        <w:rPr>
          <w:rFonts w:ascii="Book Antiqua" w:hAnsi="Book Antiqua"/>
          <w:kern w:val="0"/>
          <w:sz w:val="24"/>
          <w:szCs w:val="24"/>
        </w:rPr>
        <w:t>.</w:t>
      </w:r>
      <w:r w:rsidR="00AC03C6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FE7B6F" w:rsidRPr="00662B99">
        <w:rPr>
          <w:rFonts w:ascii="Book Antiqua" w:hAnsi="Book Antiqua"/>
          <w:kern w:val="0"/>
          <w:sz w:val="24"/>
          <w:szCs w:val="24"/>
        </w:rPr>
        <w:t>While a</w:t>
      </w:r>
      <w:r w:rsidRPr="00662B99">
        <w:rPr>
          <w:rFonts w:ascii="Book Antiqua" w:hAnsi="Book Antiqua"/>
          <w:kern w:val="0"/>
          <w:sz w:val="24"/>
          <w:szCs w:val="24"/>
        </w:rPr>
        <w:t>lmost every part of the human body can be involved, the most common locations are the head, neck, trunk and extremities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Bhattacharyya&lt;/Author&gt;&lt;Year&gt;2004&lt;/Year&gt;&lt;RecNum&gt;1622&lt;/RecNum&gt;&lt;DisplayText&gt;[3]&lt;/DisplayText&gt;&lt;record&gt;&lt;rec-number&gt;1622&lt;/rec-number&gt;&lt;foreign-keys&gt;&lt;key app="EN" db-id="d9vpvdzdip55xkeatssvf2xw00pzd9e2pxv0"&gt;1622&lt;/key&gt;&lt;/foreign-keys&gt;&lt;ref-type name="Journal Article"&gt;17&lt;/ref-type&gt;&lt;contributors&gt;&lt;authors&gt;&lt;author&gt;Bhattacharyya, A. K.&lt;/author&gt;&lt;author&gt;Perrin, R.&lt;/author&gt;&lt;author&gt;Guha, A.&lt;/author&gt;&lt;/authors&gt;&lt;/contributors&gt;&lt;auth-address&gt;Division of Neurosurgery, Toronto Western Hospital, University Health Network, University of Toronto, Canada.&lt;/auth-address&gt;&lt;titles&gt;&lt;title&gt;Peripheral nerve tumors: management strategies and molecular insights&lt;/title&gt;&lt;secondary-title&gt;J Neurooncol&lt;/secondary-title&gt;&lt;alt-title&gt;Journal of neuro-oncology&lt;/alt-title&gt;&lt;/titles&gt;&lt;periodical&gt;&lt;full-title&gt;J Neurooncol&lt;/full-title&gt;&lt;abbr-1&gt;Journal of neuro-oncology&lt;/abbr-1&gt;&lt;/periodical&gt;&lt;alt-periodical&gt;&lt;full-title&gt;J Neurooncol&lt;/full-title&gt;&lt;abbr-1&gt;Journal of neuro-oncology&lt;/abbr-1&gt;&lt;/alt-periodical&gt;&lt;pages&gt;335-49&lt;/pages&gt;&lt;volume&gt;69&lt;/volume&gt;&lt;number&gt;1-3&lt;/number&gt;&lt;keywords&gt;&lt;keyword&gt;Humans&lt;/keyword&gt;&lt;keyword&gt;Peripheral Nervous System Neoplasms/*pathology/*surgery&lt;/keyword&gt;&lt;/keywords&gt;&lt;dates&gt;&lt;year&gt;2004&lt;/year&gt;&lt;pub-dates&gt;&lt;date&gt;Aug-Sep&lt;/date&gt;&lt;/pub-dates&gt;&lt;/dates&gt;&lt;isbn&gt;0167-594X (Print)&amp;#xD;0167-594X (Linking)&lt;/isbn&gt;&lt;accession-num&gt;15527099&lt;/accession-num&gt;&lt;urls&gt;&lt;related-urls&gt;&lt;url&gt;http://www.ncbi.nlm.nih.gov/pubmed/15527099&lt;/url&gt;&lt;/related-urls&gt;&lt;/urls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3" w:tooltip="Bhattacharyya, 2004 #1622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3</w:t>
        </w:r>
      </w:hyperlink>
      <w:r w:rsidR="00590C63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. Pancreatic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 extremely rare. To our knowledge, only 64 cases of pancreatic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have been reported in the English literature</w:t>
      </w:r>
      <w:r w:rsidR="002B6BB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FE7B6F" w:rsidRPr="00662B99">
        <w:rPr>
          <w:rFonts w:ascii="Book Antiqua" w:hAnsi="Book Antiqua"/>
          <w:kern w:val="0"/>
          <w:sz w:val="24"/>
          <w:szCs w:val="24"/>
        </w:rPr>
        <w:t>during </w:t>
      </w:r>
      <w:r w:rsidR="002B6BB3" w:rsidRPr="00662B99">
        <w:rPr>
          <w:rFonts w:ascii="Book Antiqua" w:hAnsi="Book Antiqua"/>
          <w:kern w:val="0"/>
          <w:sz w:val="24"/>
          <w:szCs w:val="24"/>
        </w:rPr>
        <w:t>the past 40 </w:t>
      </w:r>
      <w:proofErr w:type="gramStart"/>
      <w:r w:rsidR="002B6BB3" w:rsidRPr="00662B99">
        <w:rPr>
          <w:rFonts w:ascii="Book Antiqua" w:hAnsi="Book Antiqua"/>
          <w:kern w:val="0"/>
          <w:sz w:val="24"/>
          <w:szCs w:val="24"/>
        </w:rPr>
        <w:t>years</w:t>
      </w:r>
      <w:proofErr w:type="gram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aG9yPjxhdXRob3I+SG9sbSwgTi48L2F1dGhvcj48YXV0aG9yPlBlZGVyc2VuLCBJLiBLLjwvYXV0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U1MC0xPC9wYWdlcz48dm9sdW1lPjk3PC92b2x1bWU+PG51bWJlcj42PC9udW1iZXI+PGVkaXRp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</w:fldData>
        </w:fldChar>
      </w:r>
      <w:r w:rsidR="00863A0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OaXNoaWthd2E8L0F1dGhvcj48WWVhcj4yMDE2PC9ZZWFy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cGVyaW9k
aWNhbD48YWx0LX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YWx0LXBl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==
</w:fldData>
        </w:fldChar>
      </w:r>
      <w:r w:rsidR="00863A0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jwvcHViLWRhdGVzPjwvZGF0ZXM+PGlzYm4+MTQ0MC0xODI3IChFbGVjdHJvbmljKSYjeEQ7MTMy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IDogV0pHPC9h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Q4OSwg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==
</w:fldData>
        </w:fldChar>
      </w:r>
      <w:r w:rsidR="00863A0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MDM0NS0xLnBkZiUzRm9yaWdpblVybCUzRGh0dHAlMjUzQSUyNTJGJTI1MkZsaW5rLnNwcmluZ2Vy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k5LTEwNTwvcGFnZXM+PHZvbHVtZT4xNTwvdm9sdW1lPjxudW1iZXI+MTwvbnVtYmVy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==
</w:fldData>
        </w:fldChar>
      </w:r>
      <w:r w:rsidR="00863A0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aG9yPjxhdXRob3I+SG9sbSwgTi48L2F1dGhvcj48YXV0aG9yPlBlZGVyc2VuLCBJLiBLLjwvYXV0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U1MC0xPC9wYWdlcz48dm9sdW1lPjk3PC92b2x1bWU+PG51bWJlcj42PC9udW1iZXI+PGVkaXRp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</w:fldData>
        </w:fldChar>
      </w:r>
      <w:r w:rsidR="00863A0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4" w:tooltip="Nishikawa, 2016 #721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4-61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>.</w:t>
      </w:r>
      <w:bookmarkStart w:id="49" w:name="OLE_LINK38"/>
      <w:bookmarkStart w:id="50" w:name="OLE_LINK39"/>
      <w:r w:rsidR="003E3F72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FE7B6F" w:rsidRPr="00662B99">
        <w:rPr>
          <w:rFonts w:ascii="Book Antiqua" w:hAnsi="Book Antiqua"/>
          <w:kern w:val="0"/>
          <w:sz w:val="24"/>
          <w:szCs w:val="24"/>
        </w:rPr>
        <w:t>Although m</w:t>
      </w:r>
      <w:r w:rsidR="00DD07F4" w:rsidRPr="00662B99">
        <w:rPr>
          <w:rFonts w:ascii="Book Antiqua" w:hAnsi="Book Antiqua"/>
          <w:kern w:val="0"/>
          <w:sz w:val="24"/>
          <w:szCs w:val="24"/>
        </w:rPr>
        <w:t>ost p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tients with </w:t>
      </w:r>
      <w:r w:rsidR="00C63032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C63032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C63032" w:rsidRPr="00662B99">
        <w:rPr>
          <w:rFonts w:ascii="Book Antiqua" w:hAnsi="Book Antiqua"/>
          <w:kern w:val="0"/>
          <w:sz w:val="24"/>
          <w:szCs w:val="24"/>
        </w:rPr>
        <w:t xml:space="preserve"> wer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D07F4" w:rsidRPr="00662B99">
        <w:rPr>
          <w:rFonts w:ascii="Book Antiqua" w:hAnsi="Book Antiqua"/>
          <w:kern w:val="0"/>
          <w:sz w:val="24"/>
          <w:szCs w:val="24"/>
        </w:rPr>
        <w:t>symptomatic,</w:t>
      </w:r>
      <w:r w:rsidR="00FE7B6F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C1DAD" w:rsidRPr="00662B99">
        <w:rPr>
          <w:rFonts w:ascii="Book Antiqua" w:hAnsi="Book Antiqua"/>
          <w:kern w:val="0"/>
          <w:sz w:val="24"/>
          <w:szCs w:val="24"/>
        </w:rPr>
        <w:t>a considerable</w:t>
      </w:r>
      <w:r w:rsidR="00FE7B6F" w:rsidRPr="00662B99">
        <w:rPr>
          <w:rFonts w:ascii="Book Antiqua" w:hAnsi="Book Antiqua"/>
          <w:kern w:val="0"/>
          <w:sz w:val="24"/>
          <w:szCs w:val="24"/>
        </w:rPr>
        <w:t xml:space="preserve"> number </w:t>
      </w:r>
      <w:r w:rsidR="00DC1DAD" w:rsidRPr="00662B99">
        <w:rPr>
          <w:rFonts w:ascii="Book Antiqua" w:hAnsi="Book Antiqua"/>
          <w:kern w:val="0"/>
          <w:sz w:val="24"/>
          <w:szCs w:val="24"/>
        </w:rPr>
        <w:t>of</w:t>
      </w:r>
      <w:r w:rsidR="00DD07F4" w:rsidRPr="00662B99">
        <w:rPr>
          <w:rFonts w:ascii="Book Antiqua" w:hAnsi="Book Antiqua"/>
          <w:kern w:val="0"/>
          <w:sz w:val="24"/>
          <w:szCs w:val="24"/>
        </w:rPr>
        <w:t xml:space="preserve"> patients were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symptomatic </w:t>
      </w:r>
      <w:r w:rsidR="00FE7B6F" w:rsidRPr="00662B99">
        <w:rPr>
          <w:rFonts w:ascii="Book Antiqua" w:hAnsi="Book Antiqua"/>
          <w:kern w:val="0"/>
          <w:sz w:val="24"/>
          <w:szCs w:val="24"/>
        </w:rPr>
        <w:t>with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tumors </w:t>
      </w:r>
      <w:r w:rsidR="00FE7B6F" w:rsidRPr="00662B99">
        <w:rPr>
          <w:rFonts w:ascii="Book Antiqua" w:hAnsi="Book Antiqua"/>
          <w:kern w:val="0"/>
          <w:sz w:val="24"/>
          <w:szCs w:val="24"/>
        </w:rPr>
        <w:t xml:space="preserve">that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were found incidentally. This paper presents a case of </w:t>
      </w:r>
      <w:r w:rsidR="00C63032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C63032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C63032" w:rsidRPr="00662B99">
        <w:rPr>
          <w:rFonts w:ascii="Book Antiqua" w:hAnsi="Book Antiqua"/>
          <w:kern w:val="0"/>
          <w:sz w:val="24"/>
          <w:szCs w:val="24"/>
        </w:rPr>
        <w:t xml:space="preserve"> in a 59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-year-old </w:t>
      </w:r>
      <w:r w:rsidR="00C0553C" w:rsidRPr="00662B99">
        <w:rPr>
          <w:rFonts w:ascii="Book Antiqua" w:hAnsi="Book Antiqua"/>
          <w:kern w:val="0"/>
          <w:sz w:val="24"/>
          <w:szCs w:val="24"/>
        </w:rPr>
        <w:t>f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male </w:t>
      </w:r>
      <w:r w:rsidR="00FE7B6F" w:rsidRPr="00662B99">
        <w:rPr>
          <w:rFonts w:ascii="Book Antiqua" w:hAnsi="Book Antiqua"/>
          <w:kern w:val="0"/>
          <w:sz w:val="24"/>
          <w:szCs w:val="24"/>
        </w:rPr>
        <w:t xml:space="preserve">with accompanying </w:t>
      </w:r>
      <w:r w:rsidR="00612DF0" w:rsidRPr="00662B99">
        <w:rPr>
          <w:rFonts w:ascii="Book Antiqua" w:hAnsi="Book Antiqua"/>
          <w:kern w:val="0"/>
          <w:sz w:val="24"/>
          <w:szCs w:val="24"/>
        </w:rPr>
        <w:t>review</w:t>
      </w:r>
      <w:r w:rsidR="00FE7B6F" w:rsidRPr="00662B99">
        <w:rPr>
          <w:rFonts w:ascii="Book Antiqua" w:hAnsi="Book Antiqua"/>
          <w:kern w:val="0"/>
          <w:sz w:val="24"/>
          <w:szCs w:val="24"/>
        </w:rPr>
        <w:t xml:space="preserve"> of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the literature.</w:t>
      </w:r>
      <w:bookmarkEnd w:id="49"/>
      <w:bookmarkEnd w:id="50"/>
    </w:p>
    <w:p w:rsidR="003D5122" w:rsidRDefault="003D5122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612DF0" w:rsidRPr="00662B99" w:rsidRDefault="00612DF0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C</w:t>
      </w:r>
      <w:r w:rsidR="008F2A97" w:rsidRPr="00662B99">
        <w:rPr>
          <w:rFonts w:ascii="Book Antiqua" w:hAnsi="Book Antiqua"/>
          <w:b/>
          <w:kern w:val="0"/>
          <w:sz w:val="24"/>
          <w:szCs w:val="24"/>
        </w:rPr>
        <w:t>ASE REPORT</w:t>
      </w:r>
    </w:p>
    <w:p w:rsidR="00612DF0" w:rsidRPr="00662B99" w:rsidRDefault="00EE4BFE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 xml:space="preserve">On </w:t>
      </w:r>
      <w:hyperlink r:id="rId11" w:history="1">
        <w:r w:rsidRPr="00662B99">
          <w:rPr>
            <w:rFonts w:ascii="Book Antiqua" w:hAnsi="Book Antiqua"/>
            <w:kern w:val="0"/>
            <w:sz w:val="24"/>
            <w:szCs w:val="24"/>
          </w:rPr>
          <w:t>January</w:t>
        </w:r>
      </w:hyperlink>
      <w:r w:rsidRPr="00662B99">
        <w:rPr>
          <w:rFonts w:ascii="Book Antiqua" w:hAnsi="Book Antiqua"/>
          <w:kern w:val="0"/>
          <w:sz w:val="24"/>
          <w:szCs w:val="24"/>
        </w:rPr>
        <w:t xml:space="preserve"> 7 2012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, a </w:t>
      </w:r>
      <w:r w:rsidRPr="00662B99">
        <w:rPr>
          <w:rFonts w:ascii="Book Antiqua" w:hAnsi="Book Antiqua"/>
          <w:kern w:val="0"/>
          <w:sz w:val="24"/>
          <w:szCs w:val="24"/>
        </w:rPr>
        <w:t>59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-year-old </w:t>
      </w:r>
      <w:r w:rsidR="00C0553C" w:rsidRPr="00662B99">
        <w:rPr>
          <w:rFonts w:ascii="Book Antiqua" w:hAnsi="Book Antiqua"/>
          <w:kern w:val="0"/>
          <w:sz w:val="24"/>
          <w:szCs w:val="24"/>
        </w:rPr>
        <w:t>f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male was </w:t>
      </w:r>
      <w:r w:rsidRPr="00662B99">
        <w:rPr>
          <w:rFonts w:ascii="Book Antiqua" w:hAnsi="Book Antiqua"/>
          <w:kern w:val="0"/>
          <w:sz w:val="24"/>
          <w:szCs w:val="24"/>
        </w:rPr>
        <w:t>referr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ed to our hospital </w:t>
      </w:r>
      <w:r w:rsidRPr="00662B99">
        <w:rPr>
          <w:rFonts w:ascii="Book Antiqua" w:hAnsi="Book Antiqua"/>
          <w:kern w:val="0"/>
          <w:sz w:val="24"/>
          <w:szCs w:val="24"/>
        </w:rPr>
        <w:t xml:space="preserve">because of a pancreatic mass found </w:t>
      </w:r>
      <w:r w:rsidR="00560B4B" w:rsidRPr="00662B99">
        <w:rPr>
          <w:rFonts w:ascii="Book Antiqua" w:hAnsi="Book Antiqua"/>
          <w:kern w:val="0"/>
          <w:sz w:val="24"/>
          <w:szCs w:val="24"/>
        </w:rPr>
        <w:t>during a</w:t>
      </w:r>
      <w:r w:rsidRPr="00662B99">
        <w:rPr>
          <w:rFonts w:ascii="Book Antiqua" w:hAnsi="Book Antiqua"/>
          <w:kern w:val="0"/>
          <w:sz w:val="24"/>
          <w:szCs w:val="24"/>
        </w:rPr>
        <w:t xml:space="preserve"> routine health examination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560B4B" w:rsidRPr="00662B99">
        <w:rPr>
          <w:rFonts w:ascii="Book Antiqua" w:hAnsi="Book Antiqua"/>
          <w:kern w:val="0"/>
          <w:sz w:val="24"/>
          <w:szCs w:val="24"/>
        </w:rPr>
        <w:t>The a</w:t>
      </w:r>
      <w:r w:rsidR="00612DF0" w:rsidRPr="00662B99">
        <w:rPr>
          <w:rFonts w:ascii="Book Antiqua" w:hAnsi="Book Antiqua"/>
          <w:kern w:val="0"/>
          <w:sz w:val="24"/>
          <w:szCs w:val="24"/>
        </w:rPr>
        <w:t>bdomen was soft</w:t>
      </w:r>
      <w:r w:rsidR="00560B4B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nd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nondistended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without evidence of a palpable mass. H</w:t>
      </w:r>
      <w:r w:rsidR="00560B4B" w:rsidRPr="00662B99">
        <w:rPr>
          <w:rFonts w:ascii="Book Antiqua" w:hAnsi="Book Antiqua"/>
          <w:kern w:val="0"/>
          <w:sz w:val="24"/>
          <w:szCs w:val="24"/>
        </w:rPr>
        <w:t>er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family history </w:t>
      </w:r>
      <w:r w:rsidR="00560B4B" w:rsidRPr="00662B99">
        <w:rPr>
          <w:rFonts w:ascii="Book Antiqua" w:hAnsi="Book Antiqua"/>
          <w:kern w:val="0"/>
          <w:sz w:val="24"/>
          <w:szCs w:val="24"/>
        </w:rPr>
        <w:t xml:space="preserve">was </w:t>
      </w:r>
      <w:r w:rsidR="00612DF0" w:rsidRPr="00662B99">
        <w:rPr>
          <w:rFonts w:ascii="Book Antiqua" w:hAnsi="Book Antiqua"/>
          <w:kern w:val="0"/>
          <w:sz w:val="24"/>
          <w:szCs w:val="24"/>
        </w:rPr>
        <w:t>no</w:t>
      </w:r>
      <w:r w:rsidR="00560B4B" w:rsidRPr="00662B99">
        <w:rPr>
          <w:rFonts w:ascii="Book Antiqua" w:hAnsi="Book Antiqua"/>
          <w:kern w:val="0"/>
          <w:sz w:val="24"/>
          <w:szCs w:val="24"/>
        </w:rPr>
        <w:t>t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significant. </w:t>
      </w:r>
      <w:r w:rsidR="00585D0F" w:rsidRPr="00662B99">
        <w:rPr>
          <w:rFonts w:ascii="Book Antiqua" w:hAnsi="Book Antiqua"/>
          <w:kern w:val="0"/>
          <w:sz w:val="24"/>
          <w:szCs w:val="24"/>
        </w:rPr>
        <w:t xml:space="preserve">Abnormal laboratory results included: unconjugated bilirubin, </w:t>
      </w:r>
      <w:proofErr w:type="gramStart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2 </w:t>
      </w:r>
      <w:proofErr w:type="spellStart"/>
      <w:r w:rsidR="00585D0F" w:rsidRPr="00662B99">
        <w:rPr>
          <w:rFonts w:ascii="Book Antiqua" w:hAnsi="Book Antiqua"/>
          <w:kern w:val="0"/>
          <w:sz w:val="24"/>
          <w:szCs w:val="24"/>
        </w:rPr>
        <w:t>μmol</w:t>
      </w:r>
      <w:proofErr w:type="spellEnd"/>
      <w:r w:rsidR="00585D0F" w:rsidRPr="00662B99">
        <w:rPr>
          <w:rFonts w:ascii="Book Antiqua" w:hAnsi="Book Antiqua"/>
          <w:kern w:val="0"/>
          <w:sz w:val="24"/>
          <w:szCs w:val="24"/>
        </w:rPr>
        <w:t>/L (normal,</w:t>
      </w:r>
      <w:r w:rsidR="003D512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585D0F" w:rsidRPr="00662B99">
        <w:rPr>
          <w:rFonts w:ascii="Book Antiqua" w:hAnsi="Book Antiqua"/>
          <w:kern w:val="0"/>
          <w:sz w:val="24"/>
          <w:szCs w:val="24"/>
        </w:rPr>
        <w:t>3-14)</w:t>
      </w:r>
      <w:proofErr w:type="gramEnd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 and serum </w:t>
      </w:r>
      <w:proofErr w:type="spellStart"/>
      <w:r w:rsidR="00B32E75" w:rsidRPr="00662B99">
        <w:rPr>
          <w:rFonts w:ascii="Book Antiqua" w:hAnsi="Book Antiqua"/>
          <w:kern w:val="0"/>
          <w:sz w:val="24"/>
          <w:szCs w:val="24"/>
        </w:rPr>
        <w:t>kalium</w:t>
      </w:r>
      <w:proofErr w:type="spellEnd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, 3.42 </w:t>
      </w:r>
      <w:proofErr w:type="spellStart"/>
      <w:r w:rsidR="00585D0F" w:rsidRPr="00662B99">
        <w:rPr>
          <w:rFonts w:ascii="Book Antiqua" w:hAnsi="Book Antiqua"/>
          <w:kern w:val="0"/>
          <w:sz w:val="24"/>
          <w:szCs w:val="24"/>
        </w:rPr>
        <w:t>mmol</w:t>
      </w:r>
      <w:proofErr w:type="spellEnd"/>
      <w:r w:rsidR="00585D0F" w:rsidRPr="00662B99">
        <w:rPr>
          <w:rFonts w:ascii="Book Antiqua" w:hAnsi="Book Antiqua"/>
          <w:kern w:val="0"/>
          <w:sz w:val="24"/>
          <w:szCs w:val="24"/>
        </w:rPr>
        <w:t>/L (normal, 3.5-5.2).</w:t>
      </w:r>
      <w:bookmarkStart w:id="51" w:name="OLE_LINK24"/>
      <w:bookmarkStart w:id="52" w:name="OLE_LINK25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Ultrasound revealed a 1.4 </w:t>
      </w:r>
      <w:r w:rsidR="003D5122" w:rsidRPr="00662B99">
        <w:rPr>
          <w:rFonts w:ascii="Book Antiqua" w:hAnsi="Book Antiqua"/>
          <w:kern w:val="0"/>
          <w:sz w:val="24"/>
          <w:szCs w:val="24"/>
        </w:rPr>
        <w:t>cm</w:t>
      </w:r>
      <w:r w:rsidR="003D512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× 1.3 cm, well-defined cystic lesion in the pancreatic body (Figure 1A), as well as a 6.8 cm sized strong echo in the gallbladder (Figure 1B). An unenhanced </w:t>
      </w:r>
      <w:r w:rsidR="003D5122" w:rsidRPr="00662B99">
        <w:rPr>
          <w:rFonts w:ascii="Book Antiqua" w:hAnsi="Book Antiqua"/>
          <w:kern w:val="0"/>
          <w:sz w:val="24"/>
          <w:szCs w:val="24"/>
        </w:rPr>
        <w:t>computed tomography (CT)</w:t>
      </w:r>
      <w:r w:rsidR="003D512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scan showed a 1.6 </w:t>
      </w:r>
      <w:r w:rsidR="003D5122" w:rsidRPr="00662B99">
        <w:rPr>
          <w:rFonts w:ascii="Book Antiqua" w:hAnsi="Book Antiqua"/>
          <w:kern w:val="0"/>
          <w:sz w:val="24"/>
          <w:szCs w:val="24"/>
        </w:rPr>
        <w:t>cm</w:t>
      </w:r>
      <w:r w:rsidR="003D512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× 1.1 cm well-defined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od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mass in the pancreatic body (Figure 2A). On the contrast-enhanced CT, the mass was not enhanced (Figure 2B). On </w:t>
      </w:r>
      <w:r w:rsidR="003444F1" w:rsidRPr="00662B99">
        <w:rPr>
          <w:rFonts w:ascii="Book Antiqua" w:hAnsi="Book Antiqua"/>
          <w:kern w:val="0"/>
          <w:sz w:val="24"/>
          <w:szCs w:val="24"/>
        </w:rPr>
        <w:t xml:space="preserve">magnetic </w:t>
      </w:r>
      <w:r w:rsidR="003444F1" w:rsidRPr="00662B99">
        <w:rPr>
          <w:rFonts w:ascii="Book Antiqua" w:hAnsi="Book Antiqua"/>
          <w:kern w:val="0"/>
          <w:sz w:val="24"/>
          <w:szCs w:val="24"/>
        </w:rPr>
        <w:lastRenderedPageBreak/>
        <w:t>resonance imaging (MRI)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, the mass in the pancreatic body and gallbladder appeared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oint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on T1 weighted images (Figure 3A). The mass in the pancreatic body appeared </w:t>
      </w:r>
      <w:bookmarkStart w:id="53" w:name="OLE_LINK83"/>
      <w:r w:rsidR="008511D0" w:rsidRPr="00662B99">
        <w:rPr>
          <w:rFonts w:ascii="Book Antiqua" w:hAnsi="Book Antiqua"/>
          <w:kern w:val="0"/>
          <w:sz w:val="24"/>
          <w:szCs w:val="24"/>
        </w:rPr>
        <w:t>inhomogeneous</w:t>
      </w:r>
      <w:bookmarkEnd w:id="53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and the enlarged gallbladder appeared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on T2 weighted images (Figure 3B).</w:t>
      </w:r>
      <w:bookmarkEnd w:id="51"/>
      <w:bookmarkEnd w:id="52"/>
      <w:r w:rsidR="0039702B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05B62" w:rsidRPr="00662B99">
        <w:rPr>
          <w:rFonts w:ascii="Book Antiqua" w:hAnsi="Book Antiqua"/>
          <w:kern w:val="0"/>
          <w:sz w:val="24"/>
          <w:szCs w:val="24"/>
        </w:rPr>
        <w:t>W</w:t>
      </w:r>
      <w:r w:rsidR="007139E2" w:rsidRPr="00662B99">
        <w:rPr>
          <w:rFonts w:ascii="Book Antiqua" w:hAnsi="Book Antiqua"/>
          <w:kern w:val="0"/>
          <w:sz w:val="24"/>
          <w:szCs w:val="24"/>
        </w:rPr>
        <w:t xml:space="preserve">e also performed </w:t>
      </w:r>
      <w:r w:rsidR="00BB78FA" w:rsidRPr="00662B99">
        <w:rPr>
          <w:rFonts w:ascii="Book Antiqua" w:hAnsi="Book Antiqua"/>
          <w:kern w:val="0"/>
          <w:sz w:val="24"/>
          <w:szCs w:val="24"/>
        </w:rPr>
        <w:t>Endoscopic ultrasound-guided fine needle aspiration (EUS-FNA)</w:t>
      </w:r>
      <w:r w:rsidR="007139E2" w:rsidRPr="00662B99">
        <w:rPr>
          <w:rFonts w:ascii="Book Antiqua" w:hAnsi="Book Antiqua"/>
          <w:kern w:val="0"/>
          <w:sz w:val="24"/>
          <w:szCs w:val="24"/>
        </w:rPr>
        <w:t xml:space="preserve">. However, the tumor sample was </w:t>
      </w:r>
      <w:r w:rsidR="00306A54" w:rsidRPr="00662B99">
        <w:rPr>
          <w:rFonts w:ascii="Book Antiqua" w:hAnsi="Book Antiqua"/>
          <w:kern w:val="0"/>
          <w:sz w:val="24"/>
          <w:szCs w:val="24"/>
        </w:rPr>
        <w:t xml:space="preserve">difficult </w:t>
      </w:r>
      <w:r w:rsidR="007139E2" w:rsidRPr="00662B99">
        <w:rPr>
          <w:rFonts w:ascii="Book Antiqua" w:hAnsi="Book Antiqua"/>
          <w:kern w:val="0"/>
          <w:sz w:val="24"/>
          <w:szCs w:val="24"/>
        </w:rPr>
        <w:t>to acquire</w:t>
      </w:r>
      <w:r w:rsidR="00EB1F4B" w:rsidRPr="00662B99">
        <w:rPr>
          <w:rFonts w:ascii="Book Antiqua" w:hAnsi="Book Antiqua"/>
          <w:kern w:val="0"/>
          <w:sz w:val="24"/>
          <w:szCs w:val="24"/>
        </w:rPr>
        <w:t>,</w:t>
      </w:r>
      <w:r w:rsidR="007139E2" w:rsidRPr="00662B99">
        <w:rPr>
          <w:rFonts w:ascii="Book Antiqua" w:hAnsi="Book Antiqua"/>
          <w:kern w:val="0"/>
          <w:sz w:val="24"/>
          <w:szCs w:val="24"/>
        </w:rPr>
        <w:t xml:space="preserve"> and the </w:t>
      </w:r>
      <w:r w:rsidR="00306A54" w:rsidRPr="00662B99">
        <w:rPr>
          <w:rFonts w:ascii="Book Antiqua" w:hAnsi="Book Antiqua"/>
          <w:kern w:val="0"/>
          <w:sz w:val="24"/>
          <w:szCs w:val="24"/>
        </w:rPr>
        <w:t>procedure was unsuccessful</w:t>
      </w:r>
      <w:r w:rsidR="007139E2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612DF0" w:rsidRPr="00662B99">
        <w:rPr>
          <w:rFonts w:ascii="Book Antiqua" w:hAnsi="Book Antiqua"/>
          <w:kern w:val="0"/>
          <w:sz w:val="24"/>
          <w:szCs w:val="24"/>
        </w:rPr>
        <w:t>According to the</w:t>
      </w:r>
      <w:r w:rsidR="005128F3" w:rsidRPr="00662B99">
        <w:rPr>
          <w:rFonts w:ascii="Book Antiqua" w:hAnsi="Book Antiqua"/>
          <w:kern w:val="0"/>
          <w:sz w:val="24"/>
          <w:szCs w:val="24"/>
        </w:rPr>
        <w:t>se</w:t>
      </w:r>
      <w:r w:rsidR="0078669C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>result</w:t>
      </w:r>
      <w:r w:rsidR="007E5624" w:rsidRPr="00662B99">
        <w:rPr>
          <w:rFonts w:ascii="Book Antiqua" w:hAnsi="Book Antiqua"/>
          <w:kern w:val="0"/>
          <w:sz w:val="24"/>
          <w:szCs w:val="24"/>
        </w:rPr>
        <w:t>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, </w:t>
      </w:r>
      <w:r w:rsidR="002123FE" w:rsidRPr="00662B99">
        <w:rPr>
          <w:rFonts w:ascii="Book Antiqua" w:hAnsi="Book Antiqua"/>
          <w:kern w:val="0"/>
          <w:sz w:val="24"/>
          <w:szCs w:val="24"/>
        </w:rPr>
        <w:t>a pancreatic</w:t>
      </w:r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proofErr w:type="spellStart"/>
      <w:r w:rsidR="002123FE" w:rsidRPr="00662B99">
        <w:rPr>
          <w:rFonts w:ascii="Book Antiqua" w:hAnsi="Book Antiqua"/>
          <w:kern w:val="0"/>
          <w:sz w:val="24"/>
          <w:szCs w:val="24"/>
        </w:rPr>
        <w:t>cystadenoma</w:t>
      </w:r>
      <w:proofErr w:type="spellEnd"/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2123FE" w:rsidRPr="00662B99">
        <w:rPr>
          <w:rFonts w:ascii="Book Antiqua" w:hAnsi="Book Antiqua"/>
          <w:kern w:val="0"/>
          <w:sz w:val="24"/>
          <w:szCs w:val="24"/>
        </w:rPr>
        <w:t>and an enlarged gallbladder with multiple stones were preliminarily considered</w:t>
      </w:r>
      <w:r w:rsidR="001A04FF" w:rsidRPr="00662B99">
        <w:rPr>
          <w:rFonts w:ascii="Book Antiqua" w:hAnsi="Book Antiqua"/>
          <w:kern w:val="0"/>
          <w:sz w:val="24"/>
          <w:szCs w:val="24"/>
        </w:rPr>
        <w:t>.</w:t>
      </w:r>
    </w:p>
    <w:p w:rsidR="008569E1" w:rsidRPr="00662B99" w:rsidRDefault="00612DF0" w:rsidP="009B7294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>After sufficient preparation</w:t>
      </w:r>
      <w:r w:rsidR="0025448D" w:rsidRPr="00662B99">
        <w:rPr>
          <w:rFonts w:ascii="Book Antiqua" w:hAnsi="Book Antiqua"/>
          <w:kern w:val="0"/>
          <w:sz w:val="24"/>
          <w:szCs w:val="24"/>
        </w:rPr>
        <w:t xml:space="preserve"> and obtaining consent from the patient</w:t>
      </w:r>
      <w:r w:rsidR="00BB02B0" w:rsidRPr="00662B99">
        <w:rPr>
          <w:rFonts w:ascii="Book Antiqua" w:hAnsi="Book Antiqua"/>
          <w:kern w:val="0"/>
          <w:sz w:val="24"/>
          <w:szCs w:val="24"/>
        </w:rPr>
        <w:t xml:space="preserve"> and </w:t>
      </w:r>
      <w:r w:rsidR="00C0553C" w:rsidRPr="00662B99">
        <w:rPr>
          <w:rFonts w:ascii="Book Antiqua" w:hAnsi="Book Antiqua"/>
          <w:kern w:val="0"/>
          <w:sz w:val="24"/>
          <w:szCs w:val="24"/>
        </w:rPr>
        <w:t>her family members</w:t>
      </w:r>
      <w:r w:rsidRPr="00662B99">
        <w:rPr>
          <w:rFonts w:ascii="Book Antiqua" w:hAnsi="Book Antiqua"/>
          <w:kern w:val="0"/>
          <w:sz w:val="24"/>
          <w:szCs w:val="24"/>
        </w:rPr>
        <w:t xml:space="preserve">, </w:t>
      </w:r>
      <w:r w:rsidR="00B92341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Pr="00662B99">
        <w:rPr>
          <w:rFonts w:ascii="Book Antiqua" w:hAnsi="Book Antiqua"/>
          <w:kern w:val="0"/>
          <w:sz w:val="24"/>
          <w:szCs w:val="24"/>
        </w:rPr>
        <w:t xml:space="preserve">laparotomy was </w:t>
      </w:r>
      <w:r w:rsidR="0076434B" w:rsidRPr="00662B99">
        <w:rPr>
          <w:rFonts w:ascii="Book Antiqua" w:hAnsi="Book Antiqua"/>
          <w:kern w:val="0"/>
          <w:sz w:val="24"/>
          <w:szCs w:val="24"/>
        </w:rPr>
        <w:t>perform</w:t>
      </w:r>
      <w:r w:rsidRPr="00662B99">
        <w:rPr>
          <w:rFonts w:ascii="Book Antiqua" w:hAnsi="Book Antiqua"/>
          <w:kern w:val="0"/>
          <w:sz w:val="24"/>
          <w:szCs w:val="24"/>
        </w:rPr>
        <w:t xml:space="preserve">ed. </w:t>
      </w:r>
      <w:r w:rsidR="009D7CC0" w:rsidRPr="00662B99">
        <w:rPr>
          <w:rFonts w:ascii="Book Antiqua" w:hAnsi="Book Antiqua"/>
          <w:kern w:val="0"/>
          <w:sz w:val="24"/>
          <w:szCs w:val="24"/>
        </w:rPr>
        <w:t>A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567C41" w:rsidRPr="00662B99">
        <w:rPr>
          <w:rFonts w:ascii="Book Antiqua" w:hAnsi="Book Antiqua"/>
          <w:kern w:val="0"/>
          <w:sz w:val="24"/>
          <w:szCs w:val="24"/>
        </w:rPr>
        <w:t xml:space="preserve">1.5 × 1.0 cm mass surrounded by a thin fibrous capsule </w:t>
      </w:r>
      <w:r w:rsidR="00545F75" w:rsidRPr="00662B99">
        <w:rPr>
          <w:rFonts w:ascii="Book Antiqua" w:hAnsi="Book Antiqua"/>
          <w:kern w:val="0"/>
          <w:sz w:val="24"/>
          <w:szCs w:val="24"/>
        </w:rPr>
        <w:t xml:space="preserve">was </w:t>
      </w:r>
      <w:r w:rsidR="009D7CC0" w:rsidRPr="00662B99">
        <w:rPr>
          <w:rFonts w:ascii="Book Antiqua" w:hAnsi="Book Antiqua"/>
          <w:kern w:val="0"/>
          <w:sz w:val="24"/>
          <w:szCs w:val="24"/>
        </w:rPr>
        <w:t xml:space="preserve">found </w:t>
      </w:r>
      <w:r w:rsidR="00545F75" w:rsidRPr="00662B99">
        <w:rPr>
          <w:rFonts w:ascii="Book Antiqua" w:hAnsi="Book Antiqua"/>
          <w:kern w:val="0"/>
          <w:sz w:val="24"/>
          <w:szCs w:val="24"/>
        </w:rPr>
        <w:t>in the pancreatic body</w:t>
      </w:r>
      <w:r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692C68" w:rsidRPr="00662B99">
        <w:rPr>
          <w:rFonts w:ascii="Book Antiqua" w:hAnsi="Book Antiqua"/>
          <w:kern w:val="0"/>
          <w:sz w:val="24"/>
          <w:szCs w:val="24"/>
        </w:rPr>
        <w:t xml:space="preserve">An enlarged gallbladder </w:t>
      </w:r>
      <w:r w:rsidR="00F32344" w:rsidRPr="00662B99">
        <w:rPr>
          <w:rFonts w:ascii="Book Antiqua" w:hAnsi="Book Antiqua"/>
          <w:kern w:val="0"/>
          <w:sz w:val="24"/>
          <w:szCs w:val="24"/>
        </w:rPr>
        <w:t xml:space="preserve">with multiple stones </w:t>
      </w:r>
      <w:r w:rsidR="00692C68" w:rsidRPr="00662B99">
        <w:rPr>
          <w:rFonts w:ascii="Book Antiqua" w:hAnsi="Book Antiqua"/>
          <w:kern w:val="0"/>
          <w:sz w:val="24"/>
          <w:szCs w:val="24"/>
        </w:rPr>
        <w:t>was also found.</w:t>
      </w:r>
      <w:r w:rsidR="009D7CC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585D0F" w:rsidRPr="00662B99">
        <w:rPr>
          <w:rFonts w:ascii="Book Antiqua" w:hAnsi="Book Antiqua"/>
          <w:kern w:val="0"/>
          <w:sz w:val="24"/>
          <w:szCs w:val="24"/>
        </w:rPr>
        <w:t xml:space="preserve">We performed central </w:t>
      </w:r>
      <w:proofErr w:type="spellStart"/>
      <w:r w:rsidR="00585D0F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, end-to-side </w:t>
      </w:r>
      <w:proofErr w:type="spellStart"/>
      <w:r w:rsidR="00585D0F" w:rsidRPr="00662B99">
        <w:rPr>
          <w:rFonts w:ascii="Book Antiqua" w:hAnsi="Book Antiqua"/>
          <w:kern w:val="0"/>
          <w:sz w:val="24"/>
          <w:szCs w:val="24"/>
        </w:rPr>
        <w:t>pancreaticojejunostomy</w:t>
      </w:r>
      <w:proofErr w:type="spellEnd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, </w:t>
      </w:r>
      <w:proofErr w:type="gramStart"/>
      <w:r w:rsidR="00585D0F" w:rsidRPr="00662B99">
        <w:rPr>
          <w:rFonts w:ascii="Book Antiqua" w:hAnsi="Book Antiqua"/>
          <w:kern w:val="0"/>
          <w:sz w:val="24"/>
          <w:szCs w:val="24"/>
        </w:rPr>
        <w:t>cholecystectomy</w:t>
      </w:r>
      <w:proofErr w:type="gramEnd"/>
      <w:r w:rsidR="00585D0F" w:rsidRPr="00662B99">
        <w:rPr>
          <w:rFonts w:ascii="Book Antiqua" w:hAnsi="Book Antiqua"/>
          <w:kern w:val="0"/>
          <w:sz w:val="24"/>
          <w:szCs w:val="24"/>
        </w:rPr>
        <w:t xml:space="preserve"> and inserted a </w:t>
      </w:r>
      <w:r w:rsidR="00585D0F" w:rsidRPr="00662B99">
        <w:rPr>
          <w:rFonts w:ascii="Book Antiqua" w:hAnsi="Book Antiqua"/>
          <w:sz w:val="24"/>
          <w:szCs w:val="24"/>
        </w:rPr>
        <w:t>pancreatic stent</w:t>
      </w:r>
      <w:r w:rsidR="00585D0F" w:rsidRPr="00662B99">
        <w:rPr>
          <w:rFonts w:ascii="Book Antiqua" w:hAnsi="Book Antiqua"/>
          <w:kern w:val="0"/>
          <w:sz w:val="24"/>
          <w:szCs w:val="24"/>
        </w:rPr>
        <w:t>.</w:t>
      </w:r>
      <w:r w:rsidR="009D7CC0" w:rsidRPr="00662B99">
        <w:rPr>
          <w:rFonts w:ascii="Book Antiqua" w:hAnsi="Book Antiqua"/>
          <w:kern w:val="0"/>
          <w:sz w:val="24"/>
          <w:szCs w:val="24"/>
        </w:rPr>
        <w:t xml:space="preserve"> Intraoperative frozen pathology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revealed a </w:t>
      </w:r>
      <w:proofErr w:type="spellStart"/>
      <w:r w:rsidR="009D7CC0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9D7CC0" w:rsidRPr="00662B99">
        <w:rPr>
          <w:rFonts w:ascii="Book Antiqua" w:hAnsi="Book Antiqua"/>
          <w:kern w:val="0"/>
          <w:sz w:val="24"/>
          <w:szCs w:val="24"/>
        </w:rPr>
        <w:t xml:space="preserve"> in the pancreatic body.</w:t>
      </w:r>
    </w:p>
    <w:p w:rsidR="009D7CC0" w:rsidRPr="00662B99" w:rsidRDefault="00B3169B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 xml:space="preserve">    </w:t>
      </w:r>
      <w:r w:rsidR="003936F7" w:rsidRPr="00662B99">
        <w:rPr>
          <w:rFonts w:ascii="Book Antiqua" w:hAnsi="Book Antiqua"/>
          <w:kern w:val="0"/>
          <w:sz w:val="24"/>
          <w:szCs w:val="24"/>
        </w:rPr>
        <w:t xml:space="preserve">Macroscopically, </w:t>
      </w:r>
      <w:r w:rsidR="002123FE" w:rsidRPr="00662B99">
        <w:rPr>
          <w:rFonts w:ascii="Book Antiqua" w:hAnsi="Book Antiqua"/>
          <w:kern w:val="0"/>
          <w:sz w:val="24"/>
          <w:szCs w:val="24"/>
        </w:rPr>
        <w:t>the mass in the pancreatic body</w:t>
      </w:r>
      <w:r w:rsidR="0090263F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measured </w:t>
      </w:r>
      <w:r w:rsidR="003400A0" w:rsidRPr="00662B99">
        <w:rPr>
          <w:rFonts w:ascii="Book Antiqua" w:hAnsi="Book Antiqua"/>
          <w:kern w:val="0"/>
          <w:sz w:val="24"/>
          <w:szCs w:val="24"/>
        </w:rPr>
        <w:t>1.6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bookmarkStart w:id="54" w:name="OLE_LINK3"/>
      <w:bookmarkStart w:id="55" w:name="OLE_LINK4"/>
      <w:r w:rsidR="009B7294" w:rsidRPr="00662B99">
        <w:rPr>
          <w:rFonts w:ascii="Book Antiqua" w:hAnsi="Book Antiqua"/>
          <w:kern w:val="0"/>
          <w:sz w:val="24"/>
          <w:szCs w:val="24"/>
        </w:rPr>
        <w:t>cm</w:t>
      </w:r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>×</w:t>
      </w:r>
      <w:bookmarkEnd w:id="54"/>
      <w:bookmarkEnd w:id="55"/>
      <w:r w:rsidR="003400A0" w:rsidRPr="00662B99">
        <w:rPr>
          <w:rFonts w:ascii="Book Antiqua" w:hAnsi="Book Antiqua"/>
          <w:kern w:val="0"/>
          <w:sz w:val="24"/>
          <w:szCs w:val="24"/>
        </w:rPr>
        <w:t xml:space="preserve"> 1.1 </w:t>
      </w:r>
      <w:r w:rsidR="009B7294" w:rsidRPr="00662B99">
        <w:rPr>
          <w:rFonts w:ascii="Book Antiqua" w:hAnsi="Book Antiqua"/>
          <w:kern w:val="0"/>
          <w:sz w:val="24"/>
          <w:szCs w:val="24"/>
        </w:rPr>
        <w:t>cm</w:t>
      </w:r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3400A0" w:rsidRPr="00662B99">
        <w:rPr>
          <w:rFonts w:ascii="Book Antiqua" w:hAnsi="Book Antiqua"/>
          <w:kern w:val="0"/>
          <w:sz w:val="24"/>
          <w:szCs w:val="24"/>
        </w:rPr>
        <w:t>× 1.1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cm. </w:t>
      </w:r>
      <w:bookmarkStart w:id="56" w:name="OLE_LINK28"/>
      <w:bookmarkStart w:id="57" w:name="OLE_LINK31"/>
      <w:bookmarkStart w:id="58" w:name="OLE_LINK86"/>
      <w:bookmarkStart w:id="59" w:name="OLE_LINK87"/>
      <w:r w:rsidR="00612DF0" w:rsidRPr="00662B99">
        <w:rPr>
          <w:rFonts w:ascii="Book Antiqua" w:hAnsi="Book Antiqua"/>
          <w:kern w:val="0"/>
          <w:sz w:val="24"/>
          <w:szCs w:val="24"/>
        </w:rPr>
        <w:t>Microscopically</w:t>
      </w:r>
      <w:bookmarkEnd w:id="56"/>
      <w:bookmarkEnd w:id="57"/>
      <w:r w:rsidR="00612DF0" w:rsidRPr="00662B99">
        <w:rPr>
          <w:rFonts w:ascii="Book Antiqua" w:hAnsi="Book Antiqua"/>
          <w:kern w:val="0"/>
          <w:sz w:val="24"/>
          <w:szCs w:val="24"/>
        </w:rPr>
        <w:t>, the tumor</w:t>
      </w:r>
      <w:r w:rsidR="00A57D7F" w:rsidRPr="00662B99">
        <w:rPr>
          <w:rFonts w:ascii="Book Antiqua" w:hAnsi="Book Antiqua"/>
          <w:kern w:val="0"/>
          <w:sz w:val="24"/>
          <w:szCs w:val="24"/>
        </w:rPr>
        <w:t>, surrounded by</w:t>
      </w:r>
      <w:r w:rsidR="00E7772A" w:rsidRPr="00662B99">
        <w:rPr>
          <w:rFonts w:ascii="Book Antiqua" w:hAnsi="Book Antiqua"/>
          <w:kern w:val="0"/>
          <w:sz w:val="24"/>
          <w:szCs w:val="24"/>
        </w:rPr>
        <w:t xml:space="preserve"> a thin capsule</w:t>
      </w:r>
      <w:r w:rsidR="00EB1F4B" w:rsidRPr="00662B99">
        <w:rPr>
          <w:rFonts w:ascii="Book Antiqua" w:hAnsi="Book Antiqua"/>
          <w:kern w:val="0"/>
          <w:sz w:val="24"/>
          <w:szCs w:val="24"/>
        </w:rPr>
        <w:t>,</w:t>
      </w:r>
      <w:r w:rsidR="00E7772A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0F4EB0" w:rsidRPr="00662B99">
        <w:rPr>
          <w:rFonts w:ascii="Book Antiqua" w:hAnsi="Book Antiqua"/>
          <w:kern w:val="0"/>
          <w:sz w:val="24"/>
          <w:szCs w:val="24"/>
        </w:rPr>
        <w:t>was</w:t>
      </w:r>
      <w:r w:rsidR="003400A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mainly </w:t>
      </w:r>
      <w:r w:rsidR="003400A0" w:rsidRPr="00662B99">
        <w:rPr>
          <w:rFonts w:ascii="Book Antiqua" w:hAnsi="Book Antiqua"/>
          <w:kern w:val="0"/>
          <w:sz w:val="24"/>
          <w:szCs w:val="24"/>
        </w:rPr>
        <w:t xml:space="preserve">composed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of spindle-shaped cells with </w:t>
      </w:r>
      <w:r w:rsidR="003400A0" w:rsidRPr="00662B99">
        <w:rPr>
          <w:rFonts w:ascii="Book Antiqua" w:hAnsi="Book Antiqua"/>
          <w:kern w:val="0"/>
          <w:sz w:val="24"/>
          <w:szCs w:val="24"/>
        </w:rPr>
        <w:t xml:space="preserve">palisading arrangement and </w:t>
      </w:r>
      <w:r w:rsidR="00612DF0" w:rsidRPr="00662B99">
        <w:rPr>
          <w:rFonts w:ascii="Book Antiqua" w:hAnsi="Book Antiqua"/>
          <w:kern w:val="0"/>
          <w:sz w:val="24"/>
          <w:szCs w:val="24"/>
        </w:rPr>
        <w:t>no atypia,</w:t>
      </w:r>
      <w:r w:rsidR="00EB1F4B" w:rsidRPr="00662B99">
        <w:rPr>
          <w:rFonts w:ascii="Book Antiqua" w:hAnsi="Book Antiqua"/>
          <w:kern w:val="0"/>
          <w:sz w:val="24"/>
          <w:szCs w:val="24"/>
        </w:rPr>
        <w:t xml:space="preserve"> which wa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consistent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with a benign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Both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ercellular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 and </w:t>
      </w:r>
      <w:proofErr w:type="spellStart"/>
      <w:r w:rsidR="009E62C0" w:rsidRPr="00662B99">
        <w:rPr>
          <w:rFonts w:ascii="Book Antiqua" w:hAnsi="Book Antiqua"/>
          <w:kern w:val="0"/>
          <w:sz w:val="24"/>
          <w:szCs w:val="24"/>
        </w:rPr>
        <w:t>hypocellular</w:t>
      </w:r>
      <w:proofErr w:type="spellEnd"/>
      <w:r w:rsidR="009E62C0" w:rsidRPr="00662B99">
        <w:rPr>
          <w:rFonts w:ascii="Book Antiqua" w:hAnsi="Book Antiqua"/>
          <w:kern w:val="0"/>
          <w:sz w:val="24"/>
          <w:szCs w:val="24"/>
        </w:rPr>
        <w:t xml:space="preserve"> areas were visible </w:t>
      </w:r>
      <w:r w:rsidR="00DA7D26" w:rsidRPr="00662B99">
        <w:rPr>
          <w:rFonts w:ascii="Book Antiqua" w:hAnsi="Book Antiqua"/>
          <w:kern w:val="0"/>
          <w:sz w:val="24"/>
          <w:szCs w:val="24"/>
        </w:rPr>
        <w:t>(Figure 4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). Immunohistochemical </w:t>
      </w:r>
      <w:r w:rsidR="005D25FB" w:rsidRPr="00662B99">
        <w:rPr>
          <w:rFonts w:ascii="Book Antiqua" w:hAnsi="Book Antiqua"/>
          <w:kern w:val="0"/>
          <w:sz w:val="24"/>
          <w:szCs w:val="24"/>
        </w:rPr>
        <w:t>stain</w:t>
      </w:r>
      <w:r w:rsidR="0073747C" w:rsidRPr="00662B99">
        <w:rPr>
          <w:rFonts w:ascii="Book Antiqua" w:hAnsi="Book Antiqua"/>
          <w:kern w:val="0"/>
          <w:sz w:val="24"/>
          <w:szCs w:val="24"/>
        </w:rPr>
        <w:t>ing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revealed strongly positive staining for </w:t>
      </w:r>
      <w:r w:rsidR="00612DF0" w:rsidRPr="00662B99">
        <w:rPr>
          <w:rFonts w:ascii="Book Antiqua" w:hAnsi="Book Antiqua"/>
          <w:kern w:val="0"/>
          <w:sz w:val="24"/>
          <w:szCs w:val="24"/>
        </w:rPr>
        <w:t>prote</w:t>
      </w:r>
      <w:r w:rsidR="0078755C" w:rsidRPr="00662B99">
        <w:rPr>
          <w:rFonts w:ascii="Book Antiqua" w:hAnsi="Book Antiqua"/>
          <w:kern w:val="0"/>
          <w:sz w:val="24"/>
          <w:szCs w:val="24"/>
        </w:rPr>
        <w:t>in S-100 (Figure 5</w:t>
      </w:r>
      <w:r w:rsidR="00612DF0" w:rsidRPr="00662B99">
        <w:rPr>
          <w:rFonts w:ascii="Book Antiqua" w:hAnsi="Book Antiqua"/>
          <w:kern w:val="0"/>
          <w:sz w:val="24"/>
          <w:szCs w:val="24"/>
        </w:rPr>
        <w:t>)</w:t>
      </w:r>
      <w:bookmarkEnd w:id="58"/>
      <w:bookmarkEnd w:id="59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and negative results for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SMA, CD34 and CD117. Finally, the </w:t>
      </w:r>
      <w:r w:rsidR="00A57D7F" w:rsidRPr="00662B99">
        <w:rPr>
          <w:rFonts w:ascii="Book Antiqua" w:hAnsi="Book Antiqua"/>
          <w:kern w:val="0"/>
          <w:sz w:val="24"/>
          <w:szCs w:val="24"/>
        </w:rPr>
        <w:t>final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diagnos</w:t>
      </w:r>
      <w:r w:rsidR="00A57D7F" w:rsidRPr="00662B99">
        <w:rPr>
          <w:rFonts w:ascii="Book Antiqua" w:hAnsi="Book Antiqua"/>
          <w:kern w:val="0"/>
          <w:sz w:val="24"/>
          <w:szCs w:val="24"/>
        </w:rPr>
        <w:t>is wa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>of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the </w:t>
      </w:r>
      <w:r w:rsidR="008569E1" w:rsidRPr="00662B99">
        <w:rPr>
          <w:rFonts w:ascii="Book Antiqua" w:hAnsi="Book Antiqua"/>
          <w:kern w:val="0"/>
          <w:sz w:val="24"/>
          <w:szCs w:val="24"/>
        </w:rPr>
        <w:t>pancreatic body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bookmarkStart w:id="60" w:name="OLE_LINK42"/>
      <w:bookmarkStart w:id="61" w:name="OLE_LINK43"/>
      <w:r w:rsidR="00585D0F" w:rsidRPr="00662B99">
        <w:rPr>
          <w:rFonts w:ascii="Book Antiqua" w:hAnsi="Book Antiqua"/>
          <w:kern w:val="0"/>
          <w:sz w:val="24"/>
          <w:szCs w:val="24"/>
        </w:rPr>
        <w:t>Postoperatively, the patient recovered well and left the hospital 6 d later with no evidence of postoperative pancreatic fistula.</w:t>
      </w:r>
      <w:bookmarkEnd w:id="60"/>
      <w:bookmarkEnd w:id="61"/>
      <w:r w:rsidR="008569E1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585D0F" w:rsidRPr="00662B99">
        <w:rPr>
          <w:rFonts w:ascii="Book Antiqua" w:hAnsi="Book Antiqua"/>
          <w:kern w:val="0"/>
          <w:sz w:val="24"/>
          <w:szCs w:val="24"/>
        </w:rPr>
        <w:t>During the follow-up period of 53 months, the patient remained well without any complications.</w:t>
      </w:r>
      <w:bookmarkStart w:id="62" w:name="OLE_LINK9"/>
      <w:bookmarkStart w:id="63" w:name="OLE_LINK10"/>
    </w:p>
    <w:bookmarkEnd w:id="62"/>
    <w:bookmarkEnd w:id="63"/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612DF0" w:rsidRPr="00662B99" w:rsidRDefault="008F2A97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DISCUSSION</w:t>
      </w:r>
    </w:p>
    <w:p w:rsidR="009B7294" w:rsidRDefault="00612DF0" w:rsidP="00662B99">
      <w:pPr>
        <w:widowControl/>
        <w:snapToGrid w:val="0"/>
        <w:spacing w:line="360" w:lineRule="auto"/>
        <w:rPr>
          <w:rFonts w:ascii="Book Antiqua" w:eastAsia="AdvOT5e4d79fc" w:hAnsi="Book Antiqua"/>
          <w:sz w:val="24"/>
          <w:szCs w:val="24"/>
        </w:rPr>
      </w:pPr>
      <w:bookmarkStart w:id="64" w:name="OLE_LINK19"/>
      <w:bookmarkStart w:id="65" w:name="OLE_LINK20"/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bookmarkEnd w:id="64"/>
      <w:bookmarkEnd w:id="65"/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 neoplasms that originate from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the </w:t>
      </w:r>
      <w:r w:rsidRPr="00662B99">
        <w:rPr>
          <w:rFonts w:ascii="Book Antiqua" w:hAnsi="Book Antiqua"/>
          <w:kern w:val="0"/>
          <w:sz w:val="24"/>
          <w:szCs w:val="24"/>
        </w:rPr>
        <w:t xml:space="preserve">Schwann cells of nerve </w:t>
      </w:r>
      <w:proofErr w:type="gramStart"/>
      <w:r w:rsidRPr="00662B99">
        <w:rPr>
          <w:rFonts w:ascii="Book Antiqua" w:hAnsi="Book Antiqua"/>
          <w:kern w:val="0"/>
          <w:sz w:val="24"/>
          <w:szCs w:val="24"/>
        </w:rPr>
        <w:t>sheaths</w:t>
      </w:r>
      <w:proofErr w:type="gram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YXMgR3VwdGE8L0F1dGhvcj48WWVhcj4xOTY5PC9ZZWFy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YXMgR3VwdGE8L0F1dGhvcj48WWVhcj4xOTY5PC9ZZWFy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62" w:tooltip="Das Gupta, 1969 #1538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2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. More than 90%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of </w:t>
      </w:r>
      <w:proofErr w:type="spellStart"/>
      <w:r w:rsidR="00A57D7F" w:rsidRPr="00662B99">
        <w:rPr>
          <w:rFonts w:ascii="Book Antiqua" w:hAnsi="Book Antiqua"/>
          <w:kern w:val="0"/>
          <w:sz w:val="24"/>
          <w:szCs w:val="24"/>
        </w:rPr>
        <w:t>s</w:t>
      </w:r>
      <w:r w:rsidRPr="00662B99">
        <w:rPr>
          <w:rFonts w:ascii="Book Antiqua" w:hAnsi="Book Antiqua"/>
          <w:kern w:val="0"/>
          <w:sz w:val="24"/>
          <w:szCs w:val="24"/>
        </w:rPr>
        <w:t>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 benign and manifest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in </w:t>
      </w:r>
      <w:r w:rsidR="00A57D7F" w:rsidRPr="00662B99">
        <w:rPr>
          <w:rFonts w:ascii="Book Antiqua" w:hAnsi="Book Antiqua"/>
          <w:kern w:val="0"/>
          <w:sz w:val="24"/>
          <w:szCs w:val="24"/>
        </w:rPr>
        <w:lastRenderedPageBreak/>
        <w:t xml:space="preserve">approximately </w:t>
      </w:r>
      <w:r w:rsidRPr="00662B99">
        <w:rPr>
          <w:rFonts w:ascii="Book Antiqua" w:hAnsi="Book Antiqua"/>
          <w:kern w:val="0"/>
          <w:sz w:val="24"/>
          <w:szCs w:val="24"/>
        </w:rPr>
        <w:t xml:space="preserve">5% of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cases as </w:t>
      </w:r>
      <w:r w:rsidRPr="00662B99">
        <w:rPr>
          <w:rFonts w:ascii="Book Antiqua" w:hAnsi="Book Antiqua"/>
          <w:kern w:val="0"/>
          <w:sz w:val="24"/>
          <w:szCs w:val="24"/>
        </w:rPr>
        <w:t>benign soft-tissue neoplasm</w:t>
      </w:r>
      <w:r w:rsidR="00A57D7F" w:rsidRPr="00662B99">
        <w:rPr>
          <w:rFonts w:ascii="Book Antiqua" w:hAnsi="Book Antiqua"/>
          <w:kern w:val="0"/>
          <w:sz w:val="24"/>
          <w:szCs w:val="24"/>
        </w:rPr>
        <w:t>s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Das Gupta&lt;/Author&gt;&lt;Year&gt;1970&lt;/Year&gt;&lt;RecNum&gt;1533&lt;/RecNum&gt;&lt;DisplayText&gt;[63]&lt;/DisplayText&gt;&lt;record&gt;&lt;rec-number&gt;1533&lt;/rec-number&gt;&lt;foreign-keys&gt;&lt;key app="EN" db-id="d9vpvdzdip55xkeatssvf2xw00pzd9e2pxv0"&gt;1533&lt;/key&gt;&lt;/foreign-keys&gt;&lt;ref-type name="Journal Article"&gt;17&lt;/ref-type&gt;&lt;contributors&gt;&lt;authors&gt;&lt;author&gt;Das Gupta, T. K.&lt;/author&gt;&lt;author&gt;Brasfield, R. D.&lt;/author&gt;&lt;/authors&gt;&lt;/contributors&gt;&lt;titles&gt;&lt;title&gt;Tumors of peripheral nerve origin: benign and malignant solitary schwannomas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228-33&lt;/pages&gt;&lt;volume&gt;20&lt;/volume&gt;&lt;number&gt;4&lt;/number&gt;&lt;keywords&gt;&lt;keyword&gt;Female&lt;/keyword&gt;&lt;keyword&gt;Humans&lt;/keyword&gt;&lt;keyword&gt;Male&lt;/keyword&gt;&lt;keyword&gt;*Neoplasms, Nerve Tissue&lt;/keyword&gt;&lt;keyword&gt;Neurilemmoma/etiology/*pathology/surgery&lt;/keyword&gt;&lt;keyword&gt;Peripheral Nervous System Neoplasms/*pathology&lt;/keyword&gt;&lt;keyword&gt;Schwann Cells/*pathology&lt;/keyword&gt;&lt;/keywords&gt;&lt;dates&gt;&lt;year&gt;1970&lt;/year&gt;&lt;pub-dates&gt;&lt;date&gt;Jul-Aug&lt;/date&gt;&lt;/pub-dates&gt;&lt;/dates&gt;&lt;isbn&gt;0007-9235 (Print)&amp;#xD;0007-9235 (Linking)&lt;/isbn&gt;&lt;accession-num&gt;4316984&lt;/accession-num&gt;&lt;urls&gt;&lt;related-urls&gt;&lt;url&gt;http://www.ncbi.nlm.nih.gov/pubmed/4316984&lt;/url&gt;&lt;/related-urls&gt;&lt;/urls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63" w:tooltip="Das Gupta, 1970 #1533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3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.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can occur in patients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of </w:t>
      </w:r>
      <w:r w:rsidRPr="00662B99">
        <w:rPr>
          <w:rFonts w:ascii="Book Antiqua" w:hAnsi="Book Antiqua"/>
          <w:kern w:val="0"/>
          <w:sz w:val="24"/>
          <w:szCs w:val="24"/>
        </w:rPr>
        <w:t>any age with no obvious gender difference</w:t>
      </w:r>
      <w:r w:rsidR="00A57D7F" w:rsidRPr="00662B99">
        <w:rPr>
          <w:rFonts w:ascii="Book Antiqua" w:hAnsi="Book Antiqua"/>
          <w:kern w:val="0"/>
          <w:sz w:val="24"/>
          <w:szCs w:val="24"/>
        </w:rPr>
        <w:t>.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However, they </w:t>
      </w:r>
      <w:r w:rsidRPr="00662B99">
        <w:rPr>
          <w:rFonts w:ascii="Book Antiqua" w:hAnsi="Book Antiqua"/>
          <w:kern w:val="0"/>
          <w:sz w:val="24"/>
          <w:szCs w:val="24"/>
        </w:rPr>
        <w:t xml:space="preserve">are most commonly found in patients between 20 years and 50 years of age. </w:t>
      </w:r>
      <w:r w:rsidR="00A57D7F" w:rsidRPr="00662B99">
        <w:rPr>
          <w:rFonts w:ascii="Book Antiqua" w:hAnsi="Book Antiqua"/>
          <w:kern w:val="0"/>
          <w:sz w:val="24"/>
          <w:szCs w:val="24"/>
        </w:rPr>
        <w:t>Although nearly any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>part of the</w:t>
      </w:r>
      <w:r w:rsidRPr="00662B99">
        <w:rPr>
          <w:rFonts w:ascii="Book Antiqua" w:hAnsi="Book Antiqua"/>
          <w:kern w:val="0"/>
          <w:sz w:val="24"/>
          <w:szCs w:val="24"/>
        </w:rPr>
        <w:t xml:space="preserve"> human body can be involved, the head, neck and extremities are the most common </w:t>
      </w:r>
      <w:proofErr w:type="gramStart"/>
      <w:r w:rsidRPr="00662B99">
        <w:rPr>
          <w:rFonts w:ascii="Book Antiqua" w:hAnsi="Book Antiqua"/>
          <w:kern w:val="0"/>
          <w:sz w:val="24"/>
          <w:szCs w:val="24"/>
        </w:rPr>
        <w:t>sites</w:t>
      </w:r>
      <w:proofErr w:type="gram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BYmVsbDwvQXV0aG9yPjxZZWFyPjE5NzA8L1llYXI+PFJl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BYmVsbDwvQXV0aG9yPjxZZWFyPjE5NzA8L1llYXI+PFJl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64" w:tooltip="Abell, 1970 #1529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4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. In the abdominal cavity, </w:t>
      </w:r>
      <w:r w:rsidR="00A57D7F" w:rsidRPr="00662B99">
        <w:rPr>
          <w:rFonts w:ascii="Book Antiqua" w:hAnsi="Book Antiqua"/>
          <w:kern w:val="0"/>
          <w:sz w:val="24"/>
          <w:szCs w:val="24"/>
        </w:rPr>
        <w:t xml:space="preserve">the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retroperitoneum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(6% of primary retroperitoneal tumors)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Fu&lt;/Author&gt;&lt;Year&gt;2015&lt;/Year&gt;&lt;RecNum&gt;965&lt;/RecNum&gt;&lt;DisplayText&gt;[65]&lt;/DisplayText&gt;&lt;record&gt;&lt;rec-number&gt;965&lt;/rec-number&gt;&lt;foreign-keys&gt;&lt;key app="EN" db-id="d9vpvdzdip55xkeatssvf2xw00pzd9e2pxv0"&gt;965&lt;/key&gt;&lt;/foreign-keys&gt;&lt;ref-type name="Journal Article"&gt;17&lt;/ref-type&gt;&lt;contributors&gt;&lt;authors&gt;&lt;author&gt;Fu, H.&lt;/author&gt;&lt;author&gt;Lu, B.&lt;/author&gt;&lt;/authors&gt;&lt;/contributors&gt;&lt;auth-address&gt;Department of General Surgery, Shaoxing People&amp;apos;s Hospital, Shaoxing Hospital of Zhejiang University Shaoxing 312000, Zhejiang, China.&lt;/auth-address&gt;&lt;titles&gt;&lt;title&gt;Giant retroperitoneal schwannoma: a case report&lt;/title&gt;&lt;secondary-title&gt;Int J Clin Exp Med&lt;/secondary-title&gt;&lt;alt-title&gt;International journal of clinical and experimental medicine&lt;/alt-title&gt;&lt;/titles&gt;&lt;periodical&gt;&lt;full-title&gt;Int J Clin Exp Med&lt;/full-title&gt;&lt;abbr-1&gt;International journal of clinical and experimental medicine&lt;/abbr-1&gt;&lt;/periodical&gt;&lt;alt-periodical&gt;&lt;full-title&gt;Int J Clin Exp Med&lt;/full-title&gt;&lt;abbr-1&gt;International journal of clinical and experimental medicine&lt;/abbr-1&gt;&lt;/alt-periodical&gt;&lt;pages&gt;11598-601&lt;/pages&gt;&lt;volume&gt;8&lt;/volume&gt;&lt;number&gt;7&lt;/number&gt;&lt;edition&gt;2015/09/18&lt;/edition&gt;&lt;dates&gt;&lt;year&gt;2015&lt;/year&gt;&lt;/dates&gt;&lt;isbn&gt;1940-5901 (Electronic)&amp;#xD;1940-5901 (Linking)&lt;/isbn&gt;&lt;accession-num&gt;26379989&lt;/accession-num&gt;&lt;urls&gt;&lt;/urls&gt;&lt;custom2&gt;PMC4565372&lt;/custom2&gt;&lt;remote-database-provider&gt;NLM&lt;/remote-database-provider&gt;&lt;language&gt;eng&lt;/language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65" w:tooltip="Fu, 2015 #965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5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104FE7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 xml:space="preserve">and </w:t>
      </w:r>
      <w:hyperlink r:id="rId12" w:history="1">
        <w:r w:rsidRPr="00662B99">
          <w:rPr>
            <w:rFonts w:ascii="Book Antiqua" w:hAnsi="Book Antiqua"/>
            <w:kern w:val="0"/>
            <w:sz w:val="24"/>
            <w:szCs w:val="24"/>
          </w:rPr>
          <w:t>stomach</w:t>
        </w:r>
      </w:hyperlink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Tao&lt;/Author&gt;&lt;Year&gt;2015&lt;/Year&gt;&lt;RecNum&gt;348&lt;/RecNum&gt;&lt;DisplayText&gt;[66]&lt;/DisplayText&gt;&lt;record&gt;&lt;rec-number&gt;348&lt;/rec-number&gt;&lt;foreign-keys&gt;&lt;key app="EN" db-id="d9vpvdzdip55xkeatssvf2xw00pzd9e2pxv0"&gt;348&lt;/key&gt;&lt;/foreign-keys&gt;&lt;ref-type name="Journal Article"&gt;17&lt;/ref-type&gt;&lt;contributors&gt;&lt;authors&gt;&lt;author&gt;Tao, K.&lt;/author&gt;&lt;author&gt;Chang, W.&lt;/author&gt;&lt;author&gt;Zhao, E.&lt;/author&gt;&lt;author&gt;Deng, R.&lt;/author&gt;&lt;author&gt;Gao, J.&lt;/author&gt;&lt;author&gt;Cai, K.&lt;/author&gt;&lt;author&gt;Wang, G.&lt;/author&gt;&lt;author&gt;Zhang, P.&lt;/author&gt;&lt;/authors&gt;&lt;/contributors&gt;&lt;auth-address&gt;From the Department of Gastrointestinal Surgery, Union Hospital, Tongji Medical College, Huazhong University of Science and Technology, Wuhan, Hubei, China.&lt;/auth-address&gt;&lt;titles&gt;&lt;title&gt;Clinicopathologic Features of Gastric Schwannoma: 8-Year Experience at a Single Institution in China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1970&lt;/pages&gt;&lt;volume&gt;94&lt;/volume&gt;&lt;number&gt;45&lt;/number&gt;&lt;edition&gt;2015/11/13&lt;/edition&gt;&lt;keywords&gt;&lt;keyword&gt;Adult&lt;/keyword&gt;&lt;keyword&gt;Aged&lt;/keyword&gt;&lt;keyword&gt;Female&lt;/keyword&gt;&lt;keyword&gt;Humans&lt;/keyword&gt;&lt;keyword&gt;Immunohistochemistry&lt;/keyword&gt;&lt;keyword&gt;Male&lt;/keyword&gt;&lt;keyword&gt;Middle Aged&lt;/keyword&gt;&lt;keyword&gt;Neurilemmoma/ pathology/surgery&lt;/keyword&gt;&lt;keyword&gt;Stomach/ pathology&lt;/keyword&gt;&lt;keyword&gt;Stomach Neoplasms/ pathology/surgery&lt;/keyword&gt;&lt;/keywords&gt;&lt;dates&gt;&lt;year&gt;2015&lt;/year&gt;&lt;pub-dates&gt;&lt;date&gt;Nov&lt;/date&gt;&lt;/pub-dates&gt;&lt;/dates&gt;&lt;isbn&gt;1536-5964 (Electronic)&amp;#xD;0025-7974 (Linking)&lt;/isbn&gt;&lt;accession-num&gt;26559271&lt;/accession-num&gt;&lt;urls&gt;&lt;/urls&gt;&lt;electronic-resource-num&gt;10.1097/md.0000000000001970&lt;/electronic-resource-num&gt;&lt;remote-database-provider&gt;NLM&lt;/remote-database-provider&gt;&lt;language&gt;eng&lt;/language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66" w:tooltip="Tao, 2015 #348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6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62B99">
        <w:rPr>
          <w:rFonts w:ascii="Book Antiqua" w:hAnsi="Book Antiqua"/>
          <w:kern w:val="0"/>
          <w:sz w:val="24"/>
          <w:szCs w:val="24"/>
        </w:rPr>
        <w:t xml:space="preserve"> are the most </w:t>
      </w:r>
      <w:r w:rsidR="00C93A09" w:rsidRPr="00662B99">
        <w:rPr>
          <w:rFonts w:ascii="Book Antiqua" w:hAnsi="Book Antiqua"/>
          <w:kern w:val="0"/>
          <w:sz w:val="24"/>
          <w:szCs w:val="24"/>
        </w:rPr>
        <w:t>common</w:t>
      </w:r>
      <w:r w:rsidRPr="00662B99">
        <w:rPr>
          <w:rFonts w:ascii="Book Antiqua" w:hAnsi="Book Antiqua"/>
          <w:kern w:val="0"/>
          <w:sz w:val="24"/>
          <w:szCs w:val="24"/>
        </w:rPr>
        <w:t xml:space="preserve"> sites</w:t>
      </w:r>
      <w:r w:rsidR="00C93A0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>involved</w:t>
      </w:r>
      <w:r w:rsidRPr="00662B99">
        <w:rPr>
          <w:rFonts w:ascii="Book Antiqua" w:hAnsi="Book Antiqua"/>
          <w:kern w:val="0"/>
          <w:sz w:val="24"/>
          <w:szCs w:val="24"/>
        </w:rPr>
        <w:t xml:space="preserve">. </w:t>
      </w:r>
      <w:proofErr w:type="spellStart"/>
      <w:r w:rsidR="009129E4" w:rsidRPr="00662B99">
        <w:rPr>
          <w:rFonts w:ascii="Book Antiqua" w:hAnsi="Book Antiqua"/>
          <w:kern w:val="0"/>
          <w:sz w:val="24"/>
          <w:szCs w:val="24"/>
        </w:rPr>
        <w:t>S</w:t>
      </w:r>
      <w:r w:rsidRPr="00662B99">
        <w:rPr>
          <w:rFonts w:ascii="Book Antiqua" w:hAnsi="Book Antiqua"/>
          <w:kern w:val="0"/>
          <w:sz w:val="24"/>
          <w:szCs w:val="24"/>
        </w:rPr>
        <w:t>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A57D7F" w:rsidRPr="00662B99">
        <w:rPr>
          <w:rFonts w:ascii="Book Antiqua" w:hAnsi="Book Antiqua"/>
          <w:kern w:val="0"/>
          <w:sz w:val="24"/>
          <w:szCs w:val="24"/>
        </w:rPr>
        <w:t>of</w:t>
      </w:r>
      <w:r w:rsidRPr="00662B99">
        <w:rPr>
          <w:rFonts w:ascii="Book Antiqua" w:hAnsi="Book Antiqua"/>
          <w:kern w:val="0"/>
          <w:sz w:val="24"/>
          <w:szCs w:val="24"/>
        </w:rPr>
        <w:t xml:space="preserve"> the pancreas are rare. </w:t>
      </w:r>
      <w:r w:rsidR="00585D0F" w:rsidRPr="00662B99">
        <w:rPr>
          <w:rFonts w:ascii="Book Antiqua" w:hAnsi="Book Antiqua"/>
          <w:kern w:val="0"/>
          <w:sz w:val="24"/>
          <w:szCs w:val="24"/>
        </w:rPr>
        <w:t xml:space="preserve">Table </w:t>
      </w:r>
      <w:r w:rsidR="00585D0F" w:rsidRPr="00662B99">
        <w:rPr>
          <w:rFonts w:ascii="Book Antiqua" w:eastAsiaTheme="minorEastAsia" w:hAnsi="Book Antiqua"/>
          <w:kern w:val="0"/>
          <w:sz w:val="24"/>
          <w:szCs w:val="24"/>
        </w:rPr>
        <w:t>1</w:t>
      </w:r>
      <w:r w:rsidR="00585D0F" w:rsidRPr="00662B99">
        <w:rPr>
          <w:rFonts w:ascii="Book Antiqua" w:hAnsi="Book Antiqua"/>
          <w:kern w:val="0"/>
          <w:sz w:val="24"/>
          <w:szCs w:val="24"/>
        </w:rPr>
        <w:t xml:space="preserve"> summarizes the important available clinicopathological characteristics of the 64 cases reported in the English literature over the past 40 </w:t>
      </w:r>
      <w:proofErr w:type="gramStart"/>
      <w:r w:rsidR="00585D0F" w:rsidRPr="00662B99">
        <w:rPr>
          <w:rFonts w:ascii="Book Antiqua" w:hAnsi="Book Antiqua"/>
          <w:kern w:val="0"/>
          <w:sz w:val="24"/>
          <w:szCs w:val="24"/>
        </w:rPr>
        <w:t>years</w:t>
      </w:r>
      <w:proofErr w:type="gram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aG9yPjxhdXRob3I+SG9sbSwgTi48L2F1dGhvcj48YXV0aG9yPlBlZGVyc2VuLCBJLiBLLjwvYXV0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U1MC0xPC9wYWdlcz48dm9sdW1lPjk3PC92b2x1bWU+PG51bWJlcj42PC9udW1iZXI+PGVkaXRp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</w:fldData>
        </w:fldChar>
      </w:r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OaXNoaWthd2E8L0F1dGhvcj48WWVhcj4yMDE2PC9ZZWFy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cGVyaW9k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==
</w:fldData>
        </w:fldChar>
      </w:r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jwvcHViLWRhdGVzPjwvZGF0ZXM+PGlzYm4+MTQ0MC0xODI3IChFbGVjdHJvbmljKSYjeEQ7MTMy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IDogV0pHPC9h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Q4OSwg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==
</w:fldData>
        </w:fldChar>
      </w:r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MDM0NS0xLnBkZiUzRm9yaWdpblVybCUzRGh0dHAlMjUzQSUyNTJGJTI1MkZsaW5rLnNwcmluZ2Vy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k5LTEwNTwvcGFnZXM+PHZvbHVtZT4xNTwvdm9sdW1lPjxudW1iZXI+MTwvbnVtYmVy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==
</w:fldData>
        </w:fldChar>
      </w:r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aG9yPjxhdXRob3I+SG9sbSwgTi48L2F1dGhvcj48YXV0aG9yPlBlZGVyc2VuLCBJLiBLLjwvYXV0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U1MC0xPC9wYWdlcz48dm9sdW1lPjk3PC92b2x1bWU+PG51bWJlcj42PC9udW1iZXI+PGVkaXRp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</w:fldData>
        </w:fldChar>
      </w:r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4" w:tooltip="Nishikawa, 2016 #721" w:history="1">
        <w:r w:rsidR="00585D0F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4-61</w:t>
        </w:r>
      </w:hyperlink>
      <w:r w:rsidR="00585D0F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85D0F" w:rsidRPr="00662B99">
        <w:rPr>
          <w:rFonts w:ascii="Book Antiqua" w:hAnsi="Book Antiqua"/>
          <w:kern w:val="0"/>
          <w:sz w:val="24"/>
          <w:szCs w:val="24"/>
        </w:rPr>
        <w:t xml:space="preserve"> and the case presented in our study.</w:t>
      </w:r>
      <w:r w:rsidR="00585D0F" w:rsidRPr="00662B99">
        <w:rPr>
          <w:rFonts w:ascii="Book Antiqua" w:eastAsiaTheme="minorEastAsia" w:hAnsi="Book Antiqua"/>
          <w:kern w:val="0"/>
          <w:sz w:val="24"/>
          <w:szCs w:val="24"/>
        </w:rPr>
        <w:t xml:space="preserve"> </w:t>
      </w:r>
      <w:r w:rsidR="00585D0F" w:rsidRPr="00662B99">
        <w:rPr>
          <w:rFonts w:ascii="Book Antiqua" w:hAnsi="Book Antiqua"/>
          <w:kern w:val="0"/>
          <w:sz w:val="24"/>
          <w:szCs w:val="24"/>
        </w:rPr>
        <w:t>Continuous variables were summarized as the mean ± standard deviation (SD) and range. The Student’s t-test was used for comparisons of continuous variables. Statistical analyses were conducted using SPSS version 20.0 for Windows (SPSS Inc., Chicago, IL</w:t>
      </w:r>
      <w:r w:rsidR="009B7294">
        <w:rPr>
          <w:rFonts w:ascii="Book Antiqua" w:hAnsi="Book Antiqua" w:hint="eastAsia"/>
          <w:kern w:val="0"/>
          <w:sz w:val="24"/>
          <w:szCs w:val="24"/>
        </w:rPr>
        <w:t>, United States</w:t>
      </w:r>
      <w:r w:rsidR="00585D0F" w:rsidRPr="00662B99">
        <w:rPr>
          <w:rFonts w:ascii="Book Antiqua" w:hAnsi="Book Antiqua"/>
          <w:kern w:val="0"/>
          <w:sz w:val="24"/>
          <w:szCs w:val="24"/>
        </w:rPr>
        <w:t xml:space="preserve">). All tests for significance were two-sided, and </w:t>
      </w:r>
      <w:r w:rsidR="00585D0F" w:rsidRPr="009B7294">
        <w:rPr>
          <w:rFonts w:ascii="Book Antiqua" w:hAnsi="Book Antiqua"/>
          <w:i/>
          <w:caps/>
          <w:kern w:val="0"/>
          <w:sz w:val="24"/>
          <w:szCs w:val="24"/>
        </w:rPr>
        <w:t xml:space="preserve">p </w:t>
      </w:r>
      <w:r w:rsidR="00585D0F" w:rsidRPr="00662B99">
        <w:rPr>
          <w:rFonts w:ascii="Book Antiqua" w:hAnsi="Book Antiqua"/>
          <w:kern w:val="0"/>
          <w:sz w:val="24"/>
          <w:szCs w:val="24"/>
        </w:rPr>
        <w:t>values &lt; 0.05 were considered statistically significant.</w:t>
      </w:r>
    </w:p>
    <w:p w:rsidR="009B7294" w:rsidRDefault="00212827" w:rsidP="009B7294">
      <w:pPr>
        <w:widowControl/>
        <w:snapToGrid w:val="0"/>
        <w:spacing w:line="360" w:lineRule="auto"/>
        <w:ind w:firstLineChars="100" w:firstLine="240"/>
        <w:rPr>
          <w:rFonts w:ascii="Book Antiqua" w:eastAsia="AdvOT5e4d79fc" w:hAnsi="Book Antiqua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>Precis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preoperative diagnosis of </w:t>
      </w:r>
      <w:r w:rsidR="00DC0CBA" w:rsidRPr="00662B99">
        <w:rPr>
          <w:rFonts w:ascii="Book Antiqua" w:hAnsi="Book Antiqua"/>
          <w:kern w:val="0"/>
          <w:sz w:val="24"/>
          <w:szCs w:val="24"/>
        </w:rPr>
        <w:t xml:space="preserve">a pancreatic </w:t>
      </w:r>
      <w:proofErr w:type="spellStart"/>
      <w:r w:rsidR="00DC0CBA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is </w:t>
      </w:r>
      <w:r w:rsidRPr="00662B99">
        <w:rPr>
          <w:rFonts w:ascii="Book Antiqua" w:hAnsi="Book Antiqua"/>
          <w:kern w:val="0"/>
          <w:sz w:val="24"/>
          <w:szCs w:val="24"/>
        </w:rPr>
        <w:t>challenging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because the clinical symptoms </w:t>
      </w:r>
      <w:r w:rsidR="00A74448" w:rsidRPr="00662B99">
        <w:rPr>
          <w:rFonts w:ascii="Book Antiqua" w:hAnsi="Book Antiqua"/>
          <w:kern w:val="0"/>
          <w:sz w:val="24"/>
          <w:szCs w:val="24"/>
        </w:rPr>
        <w:t>and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radiological characteristics of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re </w:t>
      </w:r>
      <w:r w:rsidR="0078474B" w:rsidRPr="00662B99">
        <w:rPr>
          <w:rFonts w:ascii="Book Antiqua" w:hAnsi="Book Antiqua"/>
          <w:kern w:val="0"/>
          <w:sz w:val="24"/>
          <w:szCs w:val="24"/>
        </w:rPr>
        <w:t>nonspecific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Definitive diagnosis </w:t>
      </w:r>
      <w:r w:rsidR="00376BB9" w:rsidRPr="00662B99">
        <w:rPr>
          <w:rFonts w:ascii="Book Antiqua" w:hAnsi="Book Antiqua"/>
          <w:kern w:val="0"/>
          <w:sz w:val="24"/>
          <w:szCs w:val="24"/>
        </w:rPr>
        <w:t xml:space="preserve">can be </w:t>
      </w:r>
      <w:r w:rsidR="00067AC9" w:rsidRPr="00662B99">
        <w:rPr>
          <w:rFonts w:ascii="Book Antiqua" w:hAnsi="Book Antiqua"/>
          <w:kern w:val="0"/>
          <w:sz w:val="24"/>
          <w:szCs w:val="24"/>
        </w:rPr>
        <w:t xml:space="preserve">achieved </w:t>
      </w:r>
      <w:r w:rsidR="00A0436C" w:rsidRPr="00662B99">
        <w:rPr>
          <w:rFonts w:ascii="Book Antiqua" w:hAnsi="Book Antiqua"/>
          <w:kern w:val="0"/>
          <w:sz w:val="24"/>
          <w:szCs w:val="24"/>
        </w:rPr>
        <w:t xml:space="preserve">only </w:t>
      </w:r>
      <w:r w:rsidR="00067AC9" w:rsidRPr="00662B99">
        <w:rPr>
          <w:rFonts w:ascii="Book Antiqua" w:hAnsi="Book Antiqua"/>
          <w:kern w:val="0"/>
          <w:sz w:val="24"/>
          <w:szCs w:val="24"/>
        </w:rPr>
        <w:t>through</w:t>
      </w:r>
      <w:r w:rsidR="006F1BF4" w:rsidRPr="00662B99">
        <w:rPr>
          <w:rFonts w:ascii="Book Antiqua" w:hAnsi="Book Antiqua"/>
          <w:kern w:val="0"/>
          <w:sz w:val="24"/>
          <w:szCs w:val="24"/>
        </w:rPr>
        <w:t xml:space="preserve"> the combin</w:t>
      </w:r>
      <w:r w:rsidR="00067AC9" w:rsidRPr="00662B99">
        <w:rPr>
          <w:rFonts w:ascii="Book Antiqua" w:hAnsi="Book Antiqua"/>
          <w:kern w:val="0"/>
          <w:sz w:val="24"/>
          <w:szCs w:val="24"/>
        </w:rPr>
        <w:t>ed</w:t>
      </w:r>
      <w:r w:rsidR="006F1BF4" w:rsidRPr="00662B99">
        <w:rPr>
          <w:rFonts w:ascii="Book Antiqua" w:hAnsi="Book Antiqua"/>
          <w:kern w:val="0"/>
          <w:sz w:val="24"/>
          <w:szCs w:val="24"/>
        </w:rPr>
        <w:t xml:space="preserve"> results of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bookmarkStart w:id="66" w:name="OLE_LINK11"/>
      <w:bookmarkStart w:id="67" w:name="OLE_LINK12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histopathological </w:t>
      </w:r>
      <w:bookmarkEnd w:id="66"/>
      <w:bookmarkEnd w:id="67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nd immunohistochemical examinations of surgical specimens. </w:t>
      </w:r>
      <w:r w:rsidR="002550E7" w:rsidRPr="00662B99">
        <w:rPr>
          <w:rFonts w:ascii="Book Antiqua" w:hAnsi="Book Antiqua"/>
          <w:kern w:val="0"/>
          <w:sz w:val="24"/>
          <w:szCs w:val="24"/>
        </w:rPr>
        <w:t xml:space="preserve">Microscopically, </w:t>
      </w:r>
      <w:r w:rsidR="00540FC4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bookmarkStart w:id="68" w:name="OLE_LINK34"/>
      <w:bookmarkStart w:id="69" w:name="OLE_LINK37"/>
      <w:proofErr w:type="spellStart"/>
      <w:r w:rsidR="002550E7" w:rsidRPr="00662B99">
        <w:rPr>
          <w:rFonts w:ascii="Book Antiqua" w:hAnsi="Book Antiqua"/>
          <w:kern w:val="0"/>
          <w:sz w:val="24"/>
          <w:szCs w:val="24"/>
        </w:rPr>
        <w:t>s</w:t>
      </w:r>
      <w:r w:rsidR="00612DF0" w:rsidRPr="00662B99">
        <w:rPr>
          <w:rFonts w:ascii="Book Antiqua" w:hAnsi="Book Antiqua"/>
          <w:kern w:val="0"/>
          <w:sz w:val="24"/>
          <w:szCs w:val="24"/>
        </w:rPr>
        <w:t>chwannomas</w:t>
      </w:r>
      <w:bookmarkEnd w:id="68"/>
      <w:bookmarkEnd w:id="69"/>
      <w:proofErr w:type="spellEnd"/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re encapsulated tumors that consist of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ercellular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(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Antoni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type A area) and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ocellular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rea</w:t>
      </w:r>
      <w:r w:rsidR="00067AC9" w:rsidRPr="00662B99">
        <w:rPr>
          <w:rFonts w:ascii="Book Antiqua" w:hAnsi="Book Antiqua"/>
          <w:kern w:val="0"/>
          <w:sz w:val="24"/>
          <w:szCs w:val="24"/>
        </w:rPr>
        <w:t>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(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Antoni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type B area) with varying relative amounts of </w:t>
      </w:r>
      <w:r w:rsidR="00E718FB" w:rsidRPr="00662B99">
        <w:rPr>
          <w:rFonts w:ascii="Book Antiqua" w:hAnsi="Book Antiqua"/>
          <w:kern w:val="0"/>
          <w:sz w:val="24"/>
          <w:szCs w:val="24"/>
        </w:rPr>
        <w:t xml:space="preserve">these histologic </w:t>
      </w:r>
      <w:proofErr w:type="gramStart"/>
      <w:r w:rsidR="00E718FB" w:rsidRPr="00662B99">
        <w:rPr>
          <w:rFonts w:ascii="Book Antiqua" w:hAnsi="Book Antiqua"/>
          <w:kern w:val="0"/>
          <w:sz w:val="24"/>
          <w:szCs w:val="24"/>
        </w:rPr>
        <w:t>components</w:t>
      </w:r>
      <w:r w:rsidR="00612DF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proofErr w:type="gramEnd"/>
      <w:r w:rsidR="00612DF0" w:rsidRPr="00662B99">
        <w:rPr>
          <w:rFonts w:ascii="Book Antiqua" w:hAnsi="Book Antiqua"/>
          <w:kern w:val="0"/>
          <w:sz w:val="24"/>
          <w:szCs w:val="24"/>
          <w:vertAlign w:val="superscript"/>
        </w:rPr>
        <w:t>22]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The </w:t>
      </w:r>
      <w:proofErr w:type="spellStart"/>
      <w:r w:rsidR="00067AC9" w:rsidRPr="00662B99">
        <w:rPr>
          <w:rFonts w:ascii="Book Antiqua" w:hAnsi="Book Antiqua"/>
          <w:kern w:val="0"/>
          <w:sz w:val="24"/>
          <w:szCs w:val="24"/>
        </w:rPr>
        <w:t>hypercellular</w:t>
      </w:r>
      <w:proofErr w:type="spellEnd"/>
      <w:r w:rsidR="00067AC9" w:rsidRPr="00662B99">
        <w:rPr>
          <w:rFonts w:ascii="Book Antiqua" w:hAnsi="Book Antiqua"/>
          <w:kern w:val="0"/>
          <w:sz w:val="24"/>
          <w:szCs w:val="24"/>
        </w:rPr>
        <w:t xml:space="preserve"> area </w:t>
      </w:r>
      <w:r w:rsidR="00910C85" w:rsidRPr="00662B99">
        <w:rPr>
          <w:rFonts w:ascii="Book Antiqua" w:hAnsi="Book Antiqua"/>
          <w:kern w:val="0"/>
          <w:sz w:val="24"/>
          <w:szCs w:val="24"/>
        </w:rPr>
        <w:t xml:space="preserve">consists of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closely packed spindle cells with occasional nuclear palisading as well as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Verocay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bodies. The </w:t>
      </w:r>
      <w:proofErr w:type="spellStart"/>
      <w:r w:rsidR="00067AC9" w:rsidRPr="00662B99">
        <w:rPr>
          <w:rFonts w:ascii="Book Antiqua" w:hAnsi="Book Antiqua"/>
          <w:kern w:val="0"/>
          <w:sz w:val="24"/>
          <w:szCs w:val="24"/>
        </w:rPr>
        <w:t>hypocellular</w:t>
      </w:r>
      <w:proofErr w:type="spellEnd"/>
      <w:r w:rsidR="00067AC9" w:rsidRPr="00662B99">
        <w:rPr>
          <w:rFonts w:ascii="Book Antiqua" w:hAnsi="Book Antiqua"/>
          <w:kern w:val="0"/>
          <w:sz w:val="24"/>
          <w:szCs w:val="24"/>
        </w:rPr>
        <w:t xml:space="preserve"> area </w:t>
      </w:r>
      <w:r w:rsidR="00910C85" w:rsidRPr="00662B99">
        <w:rPr>
          <w:rFonts w:ascii="Book Antiqua" w:hAnsi="Book Antiqua"/>
          <w:kern w:val="0"/>
          <w:sz w:val="24"/>
          <w:szCs w:val="24"/>
        </w:rPr>
        <w:t xml:space="preserve">is composed of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loosely arranged tumor cells and abundant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myxoid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troma</w:t>
      </w:r>
      <w:proofErr w:type="spell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Duma&lt;/Author&gt;&lt;Year&gt;2015&lt;/Year&gt;&lt;RecNum&gt;821&lt;/RecNum&gt;&lt;DisplayText&gt;[6]&lt;/DisplayText&gt;&lt;record&gt;&lt;rec-number&gt;821&lt;/rec-number&gt;&lt;foreign-keys&gt;&lt;key app="EN" db-id="d9vpvdzdip55xkeatssvf2xw00pzd9e2pxv0"&gt;821&lt;/key&gt;&lt;/foreign-keys&gt;&lt;ref-type name="Journal Article"&gt;17&lt;/ref-type&gt;&lt;contributors&gt;&lt;authors&gt;&lt;author&gt;Duma, N.&lt;/author&gt;&lt;author&gt;Ramirez, D. C.&lt;/author&gt;&lt;author&gt;Young, G.&lt;/author&gt;&lt;author&gt;Nikias, G.&lt;/author&gt;&lt;author&gt;Karpeh, M.&lt;/author&gt;&lt;author&gt;Bamboat, Z. M.&lt;/author&gt;&lt;/authors&gt;&lt;/contributors&gt;&lt;auth-address&gt;Rutgers-New Jersey Medical School , Newark, NJ.&amp;#xD;Hackensack University Medical Center , Hackensack, NJ, USA.&lt;/auth-address&gt;&lt;titles&gt;&lt;title&gt;Enlarging Pancreatic Schwannoma: A Case Report and Review of the Literature&lt;/title&gt;&lt;secondary-title&gt;Clin Pract&lt;/secondary-title&gt;&lt;alt-title&gt;Clinics and practice&lt;/alt-title&gt;&lt;/titles&gt;&lt;periodical&gt;&lt;full-title&gt;Clin Pract&lt;/full-title&gt;&lt;abbr-1&gt;Clinics and practice&lt;/abbr-1&gt;&lt;/periodical&gt;&lt;alt-periodical&gt;&lt;full-title&gt;Clin Pract&lt;/full-title&gt;&lt;abbr-1&gt;Clinics and practice&lt;/abbr-1&gt;&lt;/alt-periodical&gt;&lt;pages&gt;793&lt;/pages&gt;&lt;volume&gt;5&lt;/volume&gt;&lt;number&gt;4&lt;/number&gt;&lt;dates&gt;&lt;year&gt;2015&lt;/year&gt;&lt;pub-dates&gt;&lt;date&gt;Nov 5&lt;/date&gt;&lt;/pub-dates&gt;&lt;/dates&gt;&lt;isbn&gt;2039-7275 (Print)&amp;#xD;2039-7275 (Linking)&lt;/isbn&gt;&lt;accession-num&gt;26918099&lt;/accession-num&gt;&lt;urls&gt;&lt;related-urls&gt;&lt;url&gt;http://www.ncbi.nlm.nih.gov/pubmed/26918099&lt;/url&gt;&lt;/related-urls&gt;&lt;/urls&gt;&lt;custom2&gt;4745593&lt;/custom2&gt;&lt;electronic-resource-num&gt;10.4081/cp.2015.793&lt;/electronic-resource-num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6" w:tooltip="Duma, 2015 #821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12DF0" w:rsidRPr="00662B99">
        <w:rPr>
          <w:rFonts w:ascii="Book Antiqua" w:hAnsi="Book Antiqua"/>
          <w:kern w:val="0"/>
          <w:sz w:val="24"/>
          <w:szCs w:val="24"/>
        </w:rPr>
        <w:t>. Occasionally these may become cystic</w:t>
      </w:r>
      <w:r w:rsidR="002550E7" w:rsidRPr="00662B99">
        <w:rPr>
          <w:rFonts w:ascii="Book Antiqua" w:hAnsi="Book Antiqua"/>
          <w:kern w:val="0"/>
          <w:sz w:val="24"/>
          <w:szCs w:val="24"/>
        </w:rPr>
        <w:t>, h</w:t>
      </w:r>
      <w:r w:rsidR="00A3701C" w:rsidRPr="00662B99">
        <w:rPr>
          <w:rFonts w:ascii="Book Antiqua" w:hAnsi="Book Antiqua"/>
          <w:kern w:val="0"/>
          <w:sz w:val="24"/>
          <w:szCs w:val="24"/>
        </w:rPr>
        <w:t>emorrhagic and</w:t>
      </w:r>
      <w:r w:rsidR="002550E7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gramStart"/>
      <w:r w:rsidR="002550E7" w:rsidRPr="00662B99">
        <w:rPr>
          <w:rFonts w:ascii="Book Antiqua" w:hAnsi="Book Antiqua"/>
          <w:kern w:val="0"/>
          <w:sz w:val="24"/>
          <w:szCs w:val="24"/>
        </w:rPr>
        <w:t>calcified</w:t>
      </w:r>
      <w:proofErr w:type="gram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LaW08L0F1dGhvcj48WWVhcj4yMDExPC9ZZWFyPjxSZWNO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LaW08L0F1dGhvcj48WWVhcj4yMDExPC9ZZWFyPjxSZWNO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18" w:tooltip="Kim, 2011 #270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18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315CCA" w:rsidRPr="00662B99">
        <w:rPr>
          <w:rFonts w:ascii="Book Antiqua" w:hAnsi="Book Antiqua"/>
          <w:kern w:val="0"/>
          <w:sz w:val="24"/>
          <w:szCs w:val="24"/>
        </w:rPr>
        <w:t>More than 90%</w:t>
      </w:r>
      <w:r w:rsidR="00B87688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067AC9" w:rsidRPr="00662B99">
        <w:rPr>
          <w:rFonts w:ascii="Book Antiqua" w:hAnsi="Book Antiqua"/>
          <w:kern w:val="0"/>
          <w:sz w:val="24"/>
          <w:szCs w:val="24"/>
        </w:rPr>
        <w:t xml:space="preserve">of </w:t>
      </w:r>
      <w:r w:rsidR="001310A1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1310A1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1310A1" w:rsidRPr="00662B99">
        <w:rPr>
          <w:rFonts w:ascii="Book Antiqua" w:hAnsi="Book Antiqua"/>
          <w:kern w:val="0"/>
          <w:sz w:val="24"/>
          <w:szCs w:val="24"/>
        </w:rPr>
        <w:t xml:space="preserve"> are benign.</w:t>
      </w:r>
      <w:r w:rsidR="00B87688" w:rsidRPr="00662B99">
        <w:rPr>
          <w:rFonts w:ascii="Book Antiqua" w:hAnsi="Book Antiqua"/>
          <w:kern w:val="0"/>
          <w:sz w:val="24"/>
          <w:szCs w:val="24"/>
        </w:rPr>
        <w:t xml:space="preserve"> However,</w:t>
      </w:r>
      <w:r w:rsidR="001310A1" w:rsidRPr="00662B99">
        <w:rPr>
          <w:rFonts w:ascii="Book Antiqua" w:hAnsi="Book Antiqua"/>
          <w:kern w:val="0"/>
          <w:sz w:val="24"/>
          <w:szCs w:val="24"/>
        </w:rPr>
        <w:t xml:space="preserve"> </w:t>
      </w:r>
      <w:hyperlink r:id="rId13" w:history="1">
        <w:r w:rsidR="00315CCA" w:rsidRPr="00662B99">
          <w:rPr>
            <w:rFonts w:ascii="Book Antiqua" w:hAnsi="Book Antiqua"/>
            <w:kern w:val="0"/>
            <w:sz w:val="24"/>
            <w:szCs w:val="24"/>
          </w:rPr>
          <w:t>malignant</w:t>
        </w:r>
      </w:hyperlink>
      <w:r w:rsidR="00315CCA" w:rsidRPr="00662B99">
        <w:rPr>
          <w:rFonts w:ascii="Book Antiqua" w:hAnsi="Book Antiqua"/>
          <w:kern w:val="0"/>
          <w:sz w:val="24"/>
          <w:szCs w:val="24"/>
        </w:rPr>
        <w:t xml:space="preserve"> pancreatic </w:t>
      </w:r>
      <w:proofErr w:type="spellStart"/>
      <w:r w:rsidR="00315CCA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315CCA" w:rsidRPr="00662B99">
        <w:rPr>
          <w:rFonts w:ascii="Book Antiqua" w:hAnsi="Book Antiqua"/>
          <w:kern w:val="0"/>
          <w:sz w:val="24"/>
          <w:szCs w:val="24"/>
        </w:rPr>
        <w:t xml:space="preserve"> have been reported in 5 cases (</w:t>
      </w:r>
      <w:r w:rsidR="00F84A67" w:rsidRPr="00662B99">
        <w:rPr>
          <w:rFonts w:ascii="Book Antiqua" w:hAnsi="Book Antiqua"/>
          <w:kern w:val="0"/>
          <w:sz w:val="24"/>
          <w:szCs w:val="24"/>
        </w:rPr>
        <w:t>7.69%</w:t>
      </w:r>
      <w:r w:rsidR="00315CCA" w:rsidRPr="00662B99">
        <w:rPr>
          <w:rFonts w:ascii="Book Antiqua" w:hAnsi="Book Antiqua"/>
          <w:kern w:val="0"/>
          <w:sz w:val="24"/>
          <w:szCs w:val="24"/>
        </w:rPr>
        <w:t>)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TdG9qYW5vdmljPC9BdXRob3I+PFllYXI+MjAxMDwvWWVh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TUwLTE8L3BhZ2VzPjx2b2x1bWU+OTc8L3ZvbHVt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</w:fldData>
        </w:fldChar>
      </w:r>
      <w:r w:rsidR="008C357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TdG9qYW5vdmljPC9BdXRob3I+PFllYXI+MjAxMDwvWWVh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TUwLTE8L3BhZ2VzPjx2b2x1bWU+OTc8L3ZvbHVt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</w:fldData>
        </w:fldChar>
      </w:r>
      <w:r w:rsidR="008C357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8C3576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22" w:tooltip="Stojanovic, 2010 #745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22</w:t>
        </w:r>
      </w:hyperlink>
      <w:r w:rsidR="009B7294">
        <w:rPr>
          <w:rFonts w:ascii="Book Antiqua" w:hAnsi="Book Antiqua"/>
          <w:kern w:val="0"/>
          <w:sz w:val="24"/>
          <w:szCs w:val="24"/>
          <w:vertAlign w:val="superscript"/>
        </w:rPr>
        <w:t>,</w:t>
      </w:r>
      <w:hyperlink w:anchor="_ENREF_57" w:tooltip="Coombs, 1990 #797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57</w:t>
        </w:r>
      </w:hyperlink>
      <w:r w:rsidR="009B7294">
        <w:rPr>
          <w:rFonts w:ascii="Book Antiqua" w:hAnsi="Book Antiqua"/>
          <w:kern w:val="0"/>
          <w:sz w:val="24"/>
          <w:szCs w:val="24"/>
          <w:vertAlign w:val="superscript"/>
        </w:rPr>
        <w:t>,</w:t>
      </w:r>
      <w:hyperlink w:anchor="_ENREF_59" w:tooltip="Walsh, 1989 #798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59-61</w:t>
        </w:r>
      </w:hyperlink>
      <w:r w:rsidR="008C3576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315CCA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Immunohistochemically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,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show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strongly positive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staining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for S-100 </w:t>
      </w:r>
      <w:r w:rsidR="00D7631C" w:rsidRPr="00662B99">
        <w:rPr>
          <w:rFonts w:ascii="Book Antiqua" w:hAnsi="Book Antiqua"/>
          <w:kern w:val="0"/>
          <w:sz w:val="24"/>
          <w:szCs w:val="24"/>
        </w:rPr>
        <w:t>and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negative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 staining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for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desmin</w:t>
      </w:r>
      <w:proofErr w:type="spellEnd"/>
      <w:r w:rsidR="00C958FE" w:rsidRPr="00662B99">
        <w:rPr>
          <w:rFonts w:ascii="Book Antiqua" w:hAnsi="Book Antiqua"/>
          <w:kern w:val="0"/>
          <w:sz w:val="24"/>
          <w:szCs w:val="24"/>
        </w:rPr>
        <w:t>, smooth muscle myosin, SMA, CD34 and CD</w:t>
      </w:r>
      <w:r w:rsidR="00612DF0" w:rsidRPr="00662B99">
        <w:rPr>
          <w:rFonts w:ascii="Book Antiqua" w:hAnsi="Book Antiqua"/>
          <w:kern w:val="0"/>
          <w:sz w:val="24"/>
          <w:szCs w:val="24"/>
        </w:rPr>
        <w:t>117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ZWlzczwvQXV0aG9yPjxZZWFyPjE5ODM8L1llYXI+PFJl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</w:fldData>
        </w:fldChar>
      </w:r>
      <w:r w:rsidR="00362F5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ZWlzczwvQXV0aG9yPjxZZWFyPjE5ODM8L1llYXI+PFJl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</w:fldData>
        </w:fldChar>
      </w:r>
      <w:r w:rsidR="00362F56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362F56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16" w:tooltip="Moriya, 2012 #409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16</w:t>
        </w:r>
      </w:hyperlink>
      <w:r w:rsidR="00362F56" w:rsidRPr="00662B99">
        <w:rPr>
          <w:rFonts w:ascii="Book Antiqua" w:hAnsi="Book Antiqua"/>
          <w:kern w:val="0"/>
          <w:sz w:val="24"/>
          <w:szCs w:val="24"/>
          <w:vertAlign w:val="superscript"/>
        </w:rPr>
        <w:t xml:space="preserve">, </w:t>
      </w:r>
      <w:hyperlink w:anchor="_ENREF_67" w:tooltip="Weiss, 1983 #1528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67</w:t>
        </w:r>
      </w:hyperlink>
      <w:r w:rsidR="00362F56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bookmarkStart w:id="70" w:name="OLE_LINK45"/>
      <w:bookmarkStart w:id="71" w:name="OLE_LINK46"/>
      <w:bookmarkStart w:id="72" w:name="OLE_LINK21"/>
      <w:bookmarkStart w:id="73" w:name="OLE_LINK22"/>
    </w:p>
    <w:p w:rsidR="009B7294" w:rsidRDefault="006D084A" w:rsidP="009B7294">
      <w:pPr>
        <w:widowControl/>
        <w:snapToGrid w:val="0"/>
        <w:spacing w:line="360" w:lineRule="auto"/>
        <w:ind w:firstLineChars="100" w:firstLine="240"/>
        <w:rPr>
          <w:rFonts w:ascii="Book Antiqua" w:eastAsia="AdvOT5e4d79fc" w:hAnsi="Book Antiqua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lastRenderedPageBreak/>
        <w:t>Accurat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diagnosis of </w:t>
      </w:r>
      <w:r w:rsidR="00725A27" w:rsidRPr="00662B99">
        <w:rPr>
          <w:rFonts w:ascii="Book Antiqua" w:hAnsi="Book Antiqua"/>
          <w:kern w:val="0"/>
          <w:sz w:val="24"/>
          <w:szCs w:val="24"/>
        </w:rPr>
        <w:t xml:space="preserve">a pancreatic </w:t>
      </w:r>
      <w:proofErr w:type="spellStart"/>
      <w:r w:rsidR="00725A27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prior to operation is </w:t>
      </w:r>
      <w:r w:rsidR="00FB6678" w:rsidRPr="00662B99">
        <w:rPr>
          <w:rFonts w:ascii="Book Antiqua" w:hAnsi="Book Antiqua"/>
          <w:kern w:val="0"/>
          <w:sz w:val="24"/>
          <w:szCs w:val="24"/>
        </w:rPr>
        <w:t xml:space="preserve">nearly </w:t>
      </w:r>
      <w:r w:rsidR="00D7631C" w:rsidRPr="00662B99">
        <w:rPr>
          <w:rFonts w:ascii="Book Antiqua" w:hAnsi="Book Antiqua"/>
          <w:kern w:val="0"/>
          <w:sz w:val="24"/>
          <w:szCs w:val="24"/>
        </w:rPr>
        <w:t>impossible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bookmarkEnd w:id="70"/>
      <w:bookmarkEnd w:id="71"/>
      <w:r w:rsidR="00725A27" w:rsidRPr="00662B99">
        <w:rPr>
          <w:rFonts w:ascii="Book Antiqua" w:hAnsi="Book Antiqua"/>
          <w:kern w:val="0"/>
          <w:sz w:val="24"/>
          <w:szCs w:val="24"/>
        </w:rPr>
        <w:t>US, CT and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MRI</w:t>
      </w:r>
      <w:bookmarkEnd w:id="72"/>
      <w:bookmarkEnd w:id="73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A036F" w:rsidRPr="00662B99">
        <w:rPr>
          <w:rFonts w:ascii="Book Antiqua" w:hAnsi="Book Antiqua"/>
          <w:kern w:val="0"/>
          <w:sz w:val="24"/>
          <w:szCs w:val="24"/>
        </w:rPr>
        <w:t>can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be performed to establish a probable diagnosis.</w:t>
      </w:r>
      <w:r w:rsidR="0035631F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EB1F4B" w:rsidRPr="00662B99">
        <w:rPr>
          <w:rFonts w:ascii="Book Antiqua" w:hAnsi="Book Antiqua"/>
          <w:kern w:val="0"/>
          <w:sz w:val="24"/>
          <w:szCs w:val="24"/>
        </w:rPr>
        <w:t>A p</w:t>
      </w:r>
      <w:r w:rsidR="0035631F" w:rsidRPr="00662B99">
        <w:rPr>
          <w:rFonts w:ascii="Book Antiqua" w:hAnsi="Book Antiqua"/>
          <w:kern w:val="0"/>
          <w:sz w:val="24"/>
          <w:szCs w:val="24"/>
        </w:rPr>
        <w:t xml:space="preserve">ancreatic </w:t>
      </w:r>
      <w:proofErr w:type="spellStart"/>
      <w:r w:rsidR="0035631F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35631F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A036F" w:rsidRPr="00662B99">
        <w:rPr>
          <w:rFonts w:ascii="Book Antiqua" w:hAnsi="Book Antiqua"/>
          <w:kern w:val="0"/>
          <w:sz w:val="24"/>
          <w:szCs w:val="24"/>
        </w:rPr>
        <w:t xml:space="preserve">usually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appears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as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well-defined </w:t>
      </w:r>
      <w:bookmarkStart w:id="74" w:name="OLE_LINK35"/>
      <w:bookmarkStart w:id="75" w:name="OLE_LINK36"/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odense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lesion</w:t>
      </w:r>
      <w:bookmarkEnd w:id="74"/>
      <w:bookmarkEnd w:id="75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7631C" w:rsidRPr="00662B99">
        <w:rPr>
          <w:rFonts w:ascii="Book Antiqua" w:hAnsi="Book Antiqua"/>
          <w:kern w:val="0"/>
          <w:sz w:val="24"/>
          <w:szCs w:val="24"/>
        </w:rPr>
        <w:t>on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US and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shows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no echoic enhancement with </w:t>
      </w:r>
      <w:r w:rsidR="00D7631C" w:rsidRPr="00662B99">
        <w:rPr>
          <w:rFonts w:ascii="Book Antiqua" w:hAnsi="Book Antiqua"/>
          <w:kern w:val="0"/>
          <w:sz w:val="24"/>
          <w:szCs w:val="24"/>
        </w:rPr>
        <w:t>c</w:t>
      </w:r>
      <w:r w:rsidR="00612DF0" w:rsidRPr="00662B99">
        <w:rPr>
          <w:rFonts w:ascii="Book Antiqua" w:hAnsi="Book Antiqua"/>
          <w:kern w:val="0"/>
          <w:sz w:val="24"/>
          <w:szCs w:val="24"/>
        </w:rPr>
        <w:t>olor Doppler. On unenhanced CT</w:t>
      </w:r>
      <w:r w:rsidR="00C17B76" w:rsidRPr="00662B99">
        <w:rPr>
          <w:rFonts w:ascii="Book Antiqua" w:hAnsi="Book Antiqua"/>
          <w:kern w:val="0"/>
          <w:sz w:val="24"/>
          <w:szCs w:val="24"/>
        </w:rPr>
        <w:t xml:space="preserve"> scan, </w:t>
      </w:r>
      <w:proofErr w:type="spellStart"/>
      <w:r w:rsidR="00C17B76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C17B76" w:rsidRPr="00662B99">
        <w:rPr>
          <w:rFonts w:ascii="Book Antiqua" w:hAnsi="Book Antiqua"/>
          <w:kern w:val="0"/>
          <w:sz w:val="24"/>
          <w:szCs w:val="24"/>
        </w:rPr>
        <w:t xml:space="preserve"> are usually w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ell-defined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odense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lesions with encapsulation and/or cystic degeneration.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with high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Antoni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 areas </w:t>
      </w:r>
      <w:r w:rsidR="002576FF" w:rsidRPr="00662B99">
        <w:rPr>
          <w:rFonts w:ascii="Book Antiqua" w:hAnsi="Book Antiqua"/>
          <w:kern w:val="0"/>
          <w:sz w:val="24"/>
          <w:szCs w:val="24"/>
        </w:rPr>
        <w:t>show high density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265FE" w:rsidRPr="00662B99">
        <w:rPr>
          <w:rFonts w:ascii="Book Antiqua" w:hAnsi="Book Antiqua"/>
          <w:kern w:val="0"/>
          <w:sz w:val="24"/>
          <w:szCs w:val="24"/>
        </w:rPr>
        <w:t>and</w:t>
      </w:r>
      <w:r w:rsidR="002576FF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have a heterogeneous </w:t>
      </w:r>
      <w:r w:rsidR="002576FF" w:rsidRPr="00662B99">
        <w:rPr>
          <w:rFonts w:ascii="Book Antiqua" w:hAnsi="Book Antiqua"/>
          <w:kern w:val="0"/>
          <w:sz w:val="24"/>
          <w:szCs w:val="24"/>
        </w:rPr>
        <w:t>appear</w:t>
      </w:r>
      <w:r w:rsidR="00D7631C" w:rsidRPr="00662B99">
        <w:rPr>
          <w:rFonts w:ascii="Book Antiqua" w:hAnsi="Book Antiqua"/>
          <w:kern w:val="0"/>
          <w:sz w:val="24"/>
          <w:szCs w:val="24"/>
        </w:rPr>
        <w:t>ance</w:t>
      </w:r>
      <w:r w:rsidR="004265FE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12DF0" w:rsidRPr="00662B99">
        <w:rPr>
          <w:rFonts w:ascii="Book Antiqua" w:hAnsi="Book Antiqua"/>
          <w:kern w:val="0"/>
          <w:sz w:val="24"/>
          <w:szCs w:val="24"/>
        </w:rPr>
        <w:t>due to</w:t>
      </w:r>
      <w:r w:rsidR="004265FE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B0AC7" w:rsidRPr="00662B99">
        <w:rPr>
          <w:rFonts w:ascii="Book Antiqua" w:hAnsi="Book Antiqua"/>
          <w:kern w:val="0"/>
          <w:sz w:val="24"/>
          <w:szCs w:val="24"/>
        </w:rPr>
        <w:t>high</w:t>
      </w:r>
      <w:r w:rsidR="004265FE" w:rsidRPr="00662B99">
        <w:rPr>
          <w:rFonts w:ascii="Book Antiqua" w:hAnsi="Book Antiqua"/>
          <w:kern w:val="0"/>
          <w:sz w:val="24"/>
          <w:szCs w:val="24"/>
        </w:rPr>
        <w:t xml:space="preserve"> cellularity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B0AC7" w:rsidRPr="00662B99">
        <w:rPr>
          <w:rFonts w:ascii="Book Antiqua" w:hAnsi="Book Antiqua"/>
          <w:kern w:val="0"/>
          <w:sz w:val="24"/>
          <w:szCs w:val="24"/>
        </w:rPr>
        <w:t xml:space="preserve">and 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increased lipid content.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Antoni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B areas of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ppear cystic and </w:t>
      </w:r>
      <w:bookmarkStart w:id="76" w:name="OLE_LINK32"/>
      <w:bookmarkStart w:id="77" w:name="OLE_LINK33"/>
      <w:r w:rsidR="00612DF0" w:rsidRPr="00662B99">
        <w:rPr>
          <w:rFonts w:ascii="Book Antiqua" w:hAnsi="Book Antiqua"/>
          <w:kern w:val="0"/>
          <w:sz w:val="24"/>
          <w:szCs w:val="24"/>
        </w:rPr>
        <w:t>show low density</w:t>
      </w:r>
      <w:bookmarkEnd w:id="76"/>
      <w:bookmarkEnd w:id="77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due to loose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tr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nd low cellularity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Ciledag&lt;/Author&gt;&lt;Year&gt;2014&lt;/Year&gt;&lt;RecNum&gt;727&lt;/RecNum&gt;&lt;DisplayText&gt;[10]&lt;/DisplayText&gt;&lt;record&gt;&lt;rec-number&gt;727&lt;/rec-number&gt;&lt;foreign-keys&gt;&lt;key app="EN" db-id="d9vpvdzdip55xkeatssvf2xw00pzd9e2pxv0"&gt;727&lt;/key&gt;&lt;/foreign-keys&gt;&lt;ref-type name="Journal Article"&gt;17&lt;/ref-type&gt;&lt;contributors&gt;&lt;authors&gt;&lt;author&gt;Ciledag, N.&lt;/author&gt;&lt;author&gt;Arda, K.&lt;/author&gt;&lt;author&gt;Aksoy, M.&lt;/author&gt;&lt;/authors&gt;&lt;/contributors&gt;&lt;auth-address&gt;Department of Radiology, Ankara Oncology Research and Education Hospital, Demetevler, Ankara 06200, Turkey.&amp;#xD;Department of Radiology, Ataturk Research and Education Hospital, Eskisehir Yolu, Ankara 06800, Turkey.&amp;#xD;Department of Anesthesia, Ataturk Research and Education Hospital, Eskisehir Yolu, Ankara 06800, Turkey.&lt;/auth-address&gt;&lt;titles&gt;&lt;title&gt;Pancreatic schwannoma: A case report and review of the literature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2741-2743&lt;/pages&gt;&lt;volume&gt;8&lt;/volume&gt;&lt;number&gt;6&lt;/number&gt;&lt;edition&gt;2014/11/05&lt;/edition&gt;&lt;dates&gt;&lt;year&gt;2014&lt;/year&gt;&lt;pub-dates&gt;&lt;date&gt;Dec&lt;/date&gt;&lt;/pub-dates&gt;&lt;/dates&gt;&lt;isbn&gt;1792-1074 (Print)&amp;#xD;1792-1074 (Linking)&lt;/isbn&gt;&lt;accession-num&gt;25364457&lt;/accession-num&gt;&lt;urls&gt;&lt;related-urls&gt;&lt;url&gt;http://www.spandidos-publications.com/ol/8/6/2741/download&lt;/url&gt;&lt;/related-urls&gt;&lt;/urls&gt;&lt;custom2&gt;PMC4214448&lt;/custom2&gt;&lt;electronic-resource-num&gt;10.3892/ol.2014.2578&lt;/electronic-resource-num&gt;&lt;remote-database-provider&gt;NLM&lt;/remote-database-provider&gt;&lt;language&gt;Eng&lt;/language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10" w:tooltip="Ciledag, 2014 #727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10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. On contrast-enhanced CT, </w:t>
      </w:r>
      <w:r w:rsidR="00EB1F4B" w:rsidRPr="00662B99">
        <w:rPr>
          <w:rFonts w:ascii="Book Antiqua" w:hAnsi="Book Antiqua"/>
          <w:kern w:val="0"/>
          <w:sz w:val="24"/>
          <w:szCs w:val="24"/>
        </w:rPr>
        <w:t xml:space="preserve">the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Antoni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 areas are usually enhanc</w:t>
      </w:r>
      <w:r w:rsidR="002576FF" w:rsidRPr="00662B99">
        <w:rPr>
          <w:rFonts w:ascii="Book Antiqua" w:hAnsi="Book Antiqua"/>
          <w:kern w:val="0"/>
          <w:sz w:val="24"/>
          <w:szCs w:val="24"/>
        </w:rPr>
        <w:t>ed</w:t>
      </w:r>
      <w:r w:rsidR="00D23D3C" w:rsidRPr="00662B99">
        <w:rPr>
          <w:rFonts w:ascii="Book Antiqua" w:hAnsi="Book Antiqua"/>
          <w:kern w:val="0"/>
          <w:sz w:val="24"/>
          <w:szCs w:val="24"/>
        </w:rPr>
        <w:t>,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whereas </w:t>
      </w:r>
      <w:r w:rsidR="00EB1F4B" w:rsidRPr="00662B99">
        <w:rPr>
          <w:rFonts w:ascii="Book Antiqua" w:hAnsi="Book Antiqua"/>
          <w:kern w:val="0"/>
          <w:sz w:val="24"/>
          <w:szCs w:val="24"/>
        </w:rPr>
        <w:t xml:space="preserve">the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Antoni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B </w:t>
      </w:r>
      <w:r w:rsidR="00D23D3C" w:rsidRPr="00662B99">
        <w:rPr>
          <w:rFonts w:ascii="Book Antiqua" w:hAnsi="Book Antiqua"/>
          <w:kern w:val="0"/>
          <w:sz w:val="24"/>
          <w:szCs w:val="24"/>
        </w:rPr>
        <w:t xml:space="preserve">areas are </w:t>
      </w:r>
      <w:proofErr w:type="gramStart"/>
      <w:r w:rsidR="00D23D3C" w:rsidRPr="00662B99">
        <w:rPr>
          <w:rFonts w:ascii="Book Antiqua" w:hAnsi="Book Antiqua"/>
          <w:kern w:val="0"/>
          <w:sz w:val="24"/>
          <w:szCs w:val="24"/>
        </w:rPr>
        <w:t>un</w:t>
      </w:r>
      <w:r w:rsidR="00612DF0" w:rsidRPr="00662B99">
        <w:rPr>
          <w:rFonts w:ascii="Book Antiqua" w:hAnsi="Book Antiqua"/>
          <w:kern w:val="0"/>
          <w:sz w:val="24"/>
          <w:szCs w:val="24"/>
        </w:rPr>
        <w:t>enhanc</w:t>
      </w:r>
      <w:r w:rsidR="002576FF" w:rsidRPr="00662B99">
        <w:rPr>
          <w:rFonts w:ascii="Book Antiqua" w:hAnsi="Book Antiqua"/>
          <w:kern w:val="0"/>
          <w:sz w:val="24"/>
          <w:szCs w:val="24"/>
        </w:rPr>
        <w:t>ed</w:t>
      </w:r>
      <w:proofErr w:type="gramEnd"/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PaGJhdGFrZTwvQXV0aG9yPjxZZWFyPjIwMTQ8L1llYXI+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=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PaGJhdGFrZTwvQXV0aG9yPjxZZWFyPjIwMTQ8L1llYXI+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=
</w:fldData>
        </w:fldChar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7" w:tooltip="Ohbatake, 2014 #274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7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D971C0" w:rsidRPr="00662B99">
        <w:rPr>
          <w:rFonts w:ascii="Book Antiqua" w:hAnsi="Book Antiqua"/>
          <w:kern w:val="0"/>
          <w:sz w:val="24"/>
          <w:szCs w:val="24"/>
        </w:rPr>
        <w:t>. On MRI,</w:t>
      </w:r>
      <w:r w:rsidR="002576FF" w:rsidRPr="00662B99">
        <w:rPr>
          <w:rFonts w:ascii="Book Antiqua" w:hAnsi="Book Antiqua"/>
          <w:kern w:val="0"/>
          <w:sz w:val="24"/>
          <w:szCs w:val="24"/>
        </w:rPr>
        <w:t xml:space="preserve"> a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bookmarkStart w:id="78" w:name="OLE_LINK15"/>
      <w:bookmarkStart w:id="79" w:name="OLE_LINK16"/>
      <w:r w:rsidR="00D971C0" w:rsidRPr="00662B99">
        <w:rPr>
          <w:rFonts w:ascii="Book Antiqua" w:hAnsi="Book Antiqua"/>
          <w:kern w:val="0"/>
          <w:sz w:val="24"/>
          <w:szCs w:val="24"/>
        </w:rPr>
        <w:t xml:space="preserve">typical </w:t>
      </w:r>
      <w:bookmarkEnd w:id="78"/>
      <w:bookmarkEnd w:id="79"/>
      <w:proofErr w:type="spellStart"/>
      <w:r w:rsidR="00251208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appear</w:t>
      </w:r>
      <w:r w:rsidR="002576FF" w:rsidRPr="00662B99">
        <w:rPr>
          <w:rFonts w:ascii="Book Antiqua" w:hAnsi="Book Antiqua"/>
          <w:kern w:val="0"/>
          <w:sz w:val="24"/>
          <w:szCs w:val="24"/>
        </w:rPr>
        <w:t>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ointense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in T1</w:t>
      </w:r>
      <w:r w:rsidR="00D7631C" w:rsidRPr="00662B99">
        <w:rPr>
          <w:rFonts w:ascii="Book Antiqua" w:hAnsi="Book Antiqua"/>
          <w:kern w:val="0"/>
          <w:sz w:val="24"/>
          <w:szCs w:val="24"/>
        </w:rPr>
        <w:t>-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weighted images and </w:t>
      </w:r>
      <w:r w:rsidR="00EB1F4B" w:rsidRPr="00662B99">
        <w:rPr>
          <w:rFonts w:ascii="Book Antiqua" w:hAnsi="Book Antiqua"/>
          <w:kern w:val="0"/>
          <w:sz w:val="24"/>
          <w:szCs w:val="24"/>
        </w:rPr>
        <w:t xml:space="preserve">appears </w:t>
      </w:r>
      <w:r w:rsidR="007773C0" w:rsidRPr="00662B99">
        <w:rPr>
          <w:rFonts w:ascii="Book Antiqua" w:hAnsi="Book Antiqua"/>
          <w:kern w:val="0"/>
          <w:sz w:val="24"/>
          <w:szCs w:val="24"/>
        </w:rPr>
        <w:t>inhomogeneous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in T2</w:t>
      </w:r>
      <w:r w:rsidR="00D7631C" w:rsidRPr="00662B99">
        <w:rPr>
          <w:rFonts w:ascii="Book Antiqua" w:hAnsi="Book Antiqua"/>
          <w:kern w:val="0"/>
          <w:sz w:val="24"/>
          <w:szCs w:val="24"/>
        </w:rPr>
        <w:t>-</w:t>
      </w:r>
      <w:r w:rsidR="00612DF0" w:rsidRPr="00662B99">
        <w:rPr>
          <w:rFonts w:ascii="Book Antiqua" w:hAnsi="Book Antiqua"/>
          <w:kern w:val="0"/>
          <w:sz w:val="24"/>
          <w:szCs w:val="24"/>
        </w:rPr>
        <w:t>weighted images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Moriya&lt;/Author&gt;&lt;Year&gt;2012&lt;/Year&gt;&lt;RecNum&gt;409&lt;/RecNum&gt;&lt;DisplayText&gt;[16]&lt;/DisplayText&gt;&lt;record&gt;&lt;rec-number&gt;409&lt;/rec-number&gt;&lt;foreign-keys&gt;&lt;key app="EN" db-id="d9vpvdzdip55xkeatssvf2xw00pzd9e2pxv0"&gt;409&lt;/key&gt;&lt;/foreign-keys&gt;&lt;ref-type name="Journal Article"&gt;17&lt;/ref-type&gt;&lt;contributors&gt;&lt;authors&gt;&lt;author&gt;Moriya, T.&lt;/author&gt;&lt;author&gt;Kimura, W.&lt;/author&gt;&lt;author&gt;Hirai, I.&lt;/author&gt;&lt;author&gt;Takeshita, A.&lt;/author&gt;&lt;author&gt;Tezuka, K.&lt;/author&gt;&lt;author&gt;Watanabe, T.&lt;/author&gt;&lt;author&gt;Mizutani, M.&lt;/author&gt;&lt;author&gt;Fuse, A.&lt;/author&gt;&lt;/authors&gt;&lt;/contributors&gt;&lt;auth-address&gt;First Department of Surgery, Yamagata University Faculty of Medicine, 2-2-2 Iida-Nishi, Yamagata, Japan.&lt;/auth-address&gt;&lt;titles&gt;&lt;title&gt;Pancreatic schwannoma: Case report and an updated 30-year review of the literature yielding 47 cases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 : WJG&lt;/abbr-1&gt;&lt;/periodical&gt;&lt;pages&gt;1538-44&lt;/pages&gt;&lt;volume&gt;18&lt;/volume&gt;&lt;number&gt;13&lt;/number&gt;&lt;keywords&gt;&lt;keyword&gt;Female&lt;/keyword&gt;&lt;keyword&gt;Humans&lt;/keyword&gt;&lt;keyword&gt;Middle Aged&lt;/keyword&gt;&lt;keyword&gt;Neurilemmoma/diagnosis/*pathology/surgery&lt;/keyword&gt;&lt;keyword&gt;Pancreatic Neoplasms/diagnosis/*pathology/surgery&lt;/keyword&gt;&lt;/keywords&gt;&lt;dates&gt;&lt;year&gt;2012&lt;/year&gt;&lt;pub-dates&gt;&lt;date&gt;Apr 7&lt;/date&gt;&lt;/pub-dates&gt;&lt;/dates&gt;&lt;isbn&gt;2219-2840 (Electronic)&amp;#xD;1007-9327 (Linking)&lt;/isbn&gt;&lt;accession-num&gt;22509087&lt;/accession-num&gt;&lt;urls&gt;&lt;related-urls&gt;&lt;url&gt;http://www.ncbi.nlm.nih.gov/pubmed/22509087&lt;/url&gt;&lt;/related-urls&gt;&lt;/urls&gt;&lt;custom2&gt;3319951&lt;/custom2&gt;&lt;electronic-resource-num&gt;10.3748/wjg.v18.i13.1538&lt;/electronic-resource-num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16" w:tooltip="Moriya, 2012 #409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16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12DF0" w:rsidRPr="00662B99">
        <w:rPr>
          <w:rFonts w:ascii="Book Antiqua" w:hAnsi="Book Antiqua"/>
          <w:kern w:val="0"/>
          <w:sz w:val="24"/>
          <w:szCs w:val="24"/>
        </w:rPr>
        <w:t>. EUS-FNA may greatly contribute to precise preoperative diagnosis. In a case reported by Li</w:t>
      </w:r>
      <w:r w:rsidR="00612DF0" w:rsidRPr="00662B99">
        <w:rPr>
          <w:rFonts w:ascii="Book Antiqua" w:hAnsi="Book Antiqua"/>
          <w:i/>
          <w:kern w:val="0"/>
          <w:sz w:val="24"/>
          <w:szCs w:val="24"/>
        </w:rPr>
        <w:t xml:space="preserve"> et al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Li&lt;/Author&gt;&lt;Year&gt;2009&lt;/Year&gt;&lt;RecNum&gt;1526&lt;/RecNum&gt;&lt;DisplayText&gt;[28]&lt;/DisplayText&gt;&lt;record&gt;&lt;rec-number&gt;1526&lt;/rec-number&gt;&lt;foreign-keys&gt;&lt;key app="EN" db-id="d9vpvdzdip55xkeatssvf2xw00pzd9e2pxv0"&gt;1526&lt;/key&gt;&lt;/foreign-keys&gt;&lt;ref-type name="Journal Article"&gt;17&lt;/ref-type&gt;&lt;contributors&gt;&lt;authors&gt;&lt;author&gt;Li, S.&lt;/author&gt;&lt;author&gt;Ai, S. Z.&lt;/author&gt;&lt;author&gt;Owens, C.&lt;/author&gt;&lt;author&gt;Kulesza, P.&lt;/author&gt;&lt;/authors&gt;&lt;/contributors&gt;&lt;auth-address&gt;Department of Pathology, University of Alabama at Birmingham, Birmingham, Alabama, USA.&lt;/auth-address&gt;&lt;titles&gt;&lt;title&gt;Intrapancreatic schwannoma diagnosed by endoscopic ultrasound-guided fine-needle aspiration cytology&lt;/title&gt;&lt;secondary-title&gt;Diagn Cytopathol&lt;/secondary-title&gt;&lt;alt-title&gt;Diagnostic cytopathology&lt;/alt-title&gt;&lt;/titles&gt;&lt;periodical&gt;&lt;full-title&gt;Diagn Cytopathol&lt;/full-title&gt;&lt;abbr-1&gt;Diagnostic cytopathology&lt;/abbr-1&gt;&lt;/periodical&gt;&lt;alt-periodical&gt;&lt;full-title&gt;Diagn Cytopathol&lt;/full-title&gt;&lt;abbr-1&gt;Diagnostic cytopathology&lt;/abbr-1&gt;&lt;/alt-periodical&gt;&lt;pages&gt;132-5&lt;/pages&gt;&lt;volume&gt;37&lt;/volume&gt;&lt;number&gt;2&lt;/number&gt;&lt;keywords&gt;&lt;keyword&gt;Adult&lt;/keyword&gt;&lt;keyword&gt;Biopsy, Fine-Needle/methods&lt;/keyword&gt;&lt;keyword&gt;Collagen Type IV/metabolism&lt;/keyword&gt;&lt;keyword&gt;Endoscopy&lt;/keyword&gt;&lt;keyword&gt;Humans&lt;/keyword&gt;&lt;keyword&gt;Male&lt;/keyword&gt;&lt;keyword&gt;Neurilemmoma/*diagnosis/pathology/surgery/ultrasonography&lt;/keyword&gt;&lt;keyword&gt;Pancreatic Neoplasms/*diagnosis/pathology/surgery/ultrasonography&lt;/keyword&gt;&lt;keyword&gt;Proto-Oncogene Proteins c-kit/metabolism&lt;/keyword&gt;&lt;keyword&gt;S100 Proteins/metabolism&lt;/keyword&gt;&lt;/keywords&gt;&lt;dates&gt;&lt;year&gt;2009&lt;/year&gt;&lt;pub-dates&gt;&lt;date&gt;Feb&lt;/date&gt;&lt;/pub-dates&gt;&lt;/dates&gt;&lt;isbn&gt;1097-0339 (Electronic)&amp;#xD;1097-0339 (Linking)&lt;/isbn&gt;&lt;accession-num&gt;19031416&lt;/accession-num&gt;&lt;urls&gt;&lt;related-urls&gt;&lt;url&gt;http://www.ncbi.nlm.nih.gov/pubmed/19031416&lt;/url&gt;&lt;/related-urls&gt;&lt;/urls&gt;&lt;electronic-resource-num&gt;10.1002/dc.20985&lt;/electronic-resource-num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28" w:tooltip="Li, 2009 #751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28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, a pancreatic </w:t>
      </w:r>
      <w:proofErr w:type="spellStart"/>
      <w:r w:rsidR="00612DF0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was accurately diagnosed preoperatively by EUS-FNA.</w:t>
      </w:r>
      <w:r w:rsidR="00C31F67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9E3E3E" w:rsidRPr="00662B99">
        <w:rPr>
          <w:rFonts w:ascii="Book Antiqua" w:hAnsi="Book Antiqua"/>
          <w:kern w:val="0"/>
          <w:sz w:val="24"/>
          <w:szCs w:val="24"/>
        </w:rPr>
        <w:t>I</w:t>
      </w:r>
      <w:r w:rsidR="00C31F67" w:rsidRPr="00662B99">
        <w:rPr>
          <w:rFonts w:ascii="Book Antiqua" w:hAnsi="Book Antiqua"/>
          <w:kern w:val="0"/>
          <w:sz w:val="24"/>
          <w:szCs w:val="24"/>
        </w:rPr>
        <w:t xml:space="preserve">n the present study, </w:t>
      </w:r>
      <w:r w:rsidR="009E3E3E" w:rsidRPr="00662B99">
        <w:rPr>
          <w:rFonts w:ascii="Book Antiqua" w:hAnsi="Book Antiqua"/>
          <w:kern w:val="0"/>
          <w:sz w:val="24"/>
          <w:szCs w:val="24"/>
        </w:rPr>
        <w:t xml:space="preserve">we also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attempted </w:t>
      </w:r>
      <w:r w:rsidR="009E3E3E" w:rsidRPr="00662B99">
        <w:rPr>
          <w:rFonts w:ascii="Book Antiqua" w:hAnsi="Book Antiqua"/>
          <w:kern w:val="0"/>
          <w:sz w:val="24"/>
          <w:szCs w:val="24"/>
        </w:rPr>
        <w:t xml:space="preserve">EUS-FNA. However,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D278AA" w:rsidRPr="00662B99">
        <w:rPr>
          <w:rFonts w:ascii="Book Antiqua" w:hAnsi="Book Antiqua"/>
          <w:kern w:val="0"/>
          <w:sz w:val="24"/>
          <w:szCs w:val="24"/>
        </w:rPr>
        <w:t xml:space="preserve">sample </w:t>
      </w:r>
      <w:r w:rsidR="008008DE" w:rsidRPr="00662B99">
        <w:rPr>
          <w:rFonts w:ascii="Book Antiqua" w:hAnsi="Book Antiqua"/>
          <w:kern w:val="0"/>
          <w:sz w:val="24"/>
          <w:szCs w:val="24"/>
        </w:rPr>
        <w:t xml:space="preserve">of the tumor </w:t>
      </w:r>
      <w:r w:rsidR="009E3E3E" w:rsidRPr="00662B99">
        <w:rPr>
          <w:rFonts w:ascii="Book Antiqua" w:hAnsi="Book Antiqua"/>
          <w:kern w:val="0"/>
          <w:sz w:val="24"/>
          <w:szCs w:val="24"/>
        </w:rPr>
        <w:t xml:space="preserve">was </w:t>
      </w:r>
      <w:r w:rsidR="00D7631C" w:rsidRPr="00662B99">
        <w:rPr>
          <w:rFonts w:ascii="Book Antiqua" w:hAnsi="Book Antiqua"/>
          <w:kern w:val="0"/>
          <w:sz w:val="24"/>
          <w:szCs w:val="24"/>
        </w:rPr>
        <w:t xml:space="preserve">difficult </w:t>
      </w:r>
      <w:r w:rsidR="008008DE" w:rsidRPr="00662B99">
        <w:rPr>
          <w:rFonts w:ascii="Book Antiqua" w:hAnsi="Book Antiqua"/>
          <w:kern w:val="0"/>
          <w:sz w:val="24"/>
          <w:szCs w:val="24"/>
        </w:rPr>
        <w:t xml:space="preserve">to acquire </w:t>
      </w:r>
      <w:r w:rsidR="0057377B" w:rsidRPr="00662B99">
        <w:rPr>
          <w:rFonts w:ascii="Book Antiqua" w:hAnsi="Book Antiqua"/>
          <w:kern w:val="0"/>
          <w:sz w:val="24"/>
          <w:szCs w:val="24"/>
        </w:rPr>
        <w:t xml:space="preserve">because of the small tumor size </w:t>
      </w:r>
      <w:r w:rsidR="009E3E3E" w:rsidRPr="00662B99">
        <w:rPr>
          <w:rFonts w:ascii="Book Antiqua" w:hAnsi="Book Antiqua"/>
          <w:kern w:val="0"/>
          <w:sz w:val="24"/>
          <w:szCs w:val="24"/>
        </w:rPr>
        <w:t xml:space="preserve">and the </w:t>
      </w:r>
      <w:r w:rsidR="0057377B" w:rsidRPr="00662B99">
        <w:rPr>
          <w:rFonts w:ascii="Book Antiqua" w:hAnsi="Book Antiqua"/>
          <w:kern w:val="0"/>
          <w:sz w:val="24"/>
          <w:szCs w:val="24"/>
        </w:rPr>
        <w:t>procedure was unsuccessful</w:t>
      </w:r>
      <w:r w:rsidR="009E3E3E" w:rsidRPr="00662B99">
        <w:rPr>
          <w:rFonts w:ascii="Book Antiqua" w:hAnsi="Book Antiqua"/>
          <w:kern w:val="0"/>
          <w:sz w:val="24"/>
          <w:szCs w:val="24"/>
        </w:rPr>
        <w:t>.</w:t>
      </w:r>
    </w:p>
    <w:p w:rsidR="009B7294" w:rsidRDefault="00612DF0" w:rsidP="009B7294">
      <w:pPr>
        <w:widowControl/>
        <w:snapToGrid w:val="0"/>
        <w:spacing w:line="360" w:lineRule="auto"/>
        <w:ind w:firstLineChars="100" w:firstLine="240"/>
        <w:rPr>
          <w:rFonts w:ascii="Book Antiqua" w:eastAsia="AdvOT5e4d79fc" w:hAnsi="Book Antiqua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>Surg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ery is the optimal treatment for pancreatic </w:t>
      </w:r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E35BF0" w:rsidRPr="00662B99">
        <w:rPr>
          <w:rFonts w:ascii="Book Antiqua" w:hAnsi="Book Antiqua"/>
          <w:kern w:val="0"/>
          <w:sz w:val="24"/>
          <w:szCs w:val="24"/>
        </w:rPr>
        <w:t>As tumors could be located in different parts of the pancreas, surg</w:t>
      </w:r>
      <w:r w:rsidR="0057377B" w:rsidRPr="00662B99">
        <w:rPr>
          <w:rFonts w:ascii="Book Antiqua" w:hAnsi="Book Antiqua"/>
          <w:kern w:val="0"/>
          <w:sz w:val="24"/>
          <w:szCs w:val="24"/>
        </w:rPr>
        <w:t>ical</w:t>
      </w:r>
      <w:r w:rsidR="00E35BF0" w:rsidRPr="00662B99">
        <w:rPr>
          <w:rFonts w:ascii="Book Antiqua" w:hAnsi="Book Antiqua"/>
          <w:kern w:val="0"/>
          <w:sz w:val="24"/>
          <w:szCs w:val="24"/>
        </w:rPr>
        <w:t xml:space="preserve"> methods </w:t>
      </w:r>
      <w:r w:rsidR="0057377B" w:rsidRPr="00662B99">
        <w:rPr>
          <w:rFonts w:ascii="Book Antiqua" w:hAnsi="Book Antiqua"/>
          <w:kern w:val="0"/>
          <w:sz w:val="24"/>
          <w:szCs w:val="24"/>
        </w:rPr>
        <w:t>vary accordingly</w:t>
      </w:r>
      <w:r w:rsidR="00E35BF0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Pr="00662B99">
        <w:rPr>
          <w:rFonts w:ascii="Book Antiqua" w:hAnsi="Book Antiqua"/>
          <w:kern w:val="0"/>
          <w:sz w:val="24"/>
          <w:szCs w:val="24"/>
        </w:rPr>
        <w:t xml:space="preserve">In the present case, </w:t>
      </w:r>
      <w:r w:rsidR="00AF6C2C" w:rsidRPr="00662B99">
        <w:rPr>
          <w:rFonts w:ascii="Book Antiqua" w:hAnsi="Book Antiqua"/>
          <w:kern w:val="0"/>
          <w:sz w:val="24"/>
          <w:szCs w:val="24"/>
        </w:rPr>
        <w:t xml:space="preserve">laparotomy </w:t>
      </w:r>
      <w:r w:rsidR="0057377B" w:rsidRPr="00662B99">
        <w:rPr>
          <w:rFonts w:ascii="Book Antiqua" w:hAnsi="Book Antiqua"/>
          <w:kern w:val="0"/>
          <w:sz w:val="24"/>
          <w:szCs w:val="24"/>
        </w:rPr>
        <w:t xml:space="preserve">permitted discovery of </w:t>
      </w:r>
      <w:r w:rsidR="00AF6C2C" w:rsidRPr="00662B99">
        <w:rPr>
          <w:rFonts w:ascii="Book Antiqua" w:hAnsi="Book Antiqua"/>
          <w:kern w:val="0"/>
          <w:sz w:val="24"/>
          <w:szCs w:val="24"/>
        </w:rPr>
        <w:t xml:space="preserve">the mass in </w:t>
      </w:r>
      <w:r w:rsidR="00C07481" w:rsidRPr="00662B99">
        <w:rPr>
          <w:rFonts w:ascii="Book Antiqua" w:hAnsi="Book Antiqua"/>
          <w:kern w:val="0"/>
          <w:sz w:val="24"/>
          <w:szCs w:val="24"/>
        </w:rPr>
        <w:t>the body of the pancreas</w:t>
      </w:r>
      <w:r w:rsidR="00AF6C2C" w:rsidRPr="00662B99">
        <w:rPr>
          <w:rFonts w:ascii="Book Antiqua" w:hAnsi="Book Antiqua"/>
          <w:kern w:val="0"/>
          <w:sz w:val="24"/>
          <w:szCs w:val="24"/>
        </w:rPr>
        <w:t xml:space="preserve">. An enlarged gallbladder with multiple stones was also found. </w:t>
      </w:r>
      <w:r w:rsidR="000B451D" w:rsidRPr="00662B99">
        <w:rPr>
          <w:rFonts w:ascii="Book Antiqua" w:hAnsi="Book Antiqua"/>
          <w:kern w:val="0"/>
          <w:sz w:val="24"/>
          <w:szCs w:val="24"/>
        </w:rPr>
        <w:t xml:space="preserve">We performed central </w:t>
      </w:r>
      <w:proofErr w:type="spellStart"/>
      <w:r w:rsidR="000B451D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0B451D" w:rsidRPr="00662B99">
        <w:rPr>
          <w:rFonts w:ascii="Book Antiqua" w:hAnsi="Book Antiqua"/>
          <w:kern w:val="0"/>
          <w:sz w:val="24"/>
          <w:szCs w:val="24"/>
        </w:rPr>
        <w:t xml:space="preserve">, end-to-side </w:t>
      </w:r>
      <w:proofErr w:type="spellStart"/>
      <w:r w:rsidR="000B451D" w:rsidRPr="00662B99">
        <w:rPr>
          <w:rFonts w:ascii="Book Antiqua" w:hAnsi="Book Antiqua"/>
          <w:kern w:val="0"/>
          <w:sz w:val="24"/>
          <w:szCs w:val="24"/>
        </w:rPr>
        <w:t>pancreaticojejunostomy</w:t>
      </w:r>
      <w:proofErr w:type="spellEnd"/>
      <w:r w:rsidR="000B451D" w:rsidRPr="00662B99">
        <w:rPr>
          <w:rFonts w:ascii="Book Antiqua" w:hAnsi="Book Antiqua"/>
          <w:kern w:val="0"/>
          <w:sz w:val="24"/>
          <w:szCs w:val="24"/>
        </w:rPr>
        <w:t xml:space="preserve">, </w:t>
      </w:r>
      <w:proofErr w:type="gramStart"/>
      <w:r w:rsidR="000B451D" w:rsidRPr="00662B99">
        <w:rPr>
          <w:rFonts w:ascii="Book Antiqua" w:hAnsi="Book Antiqua"/>
          <w:kern w:val="0"/>
          <w:sz w:val="24"/>
          <w:szCs w:val="24"/>
        </w:rPr>
        <w:t>cholecystectomy</w:t>
      </w:r>
      <w:proofErr w:type="gramEnd"/>
      <w:r w:rsidR="000B451D" w:rsidRPr="00662B99">
        <w:rPr>
          <w:rFonts w:ascii="Book Antiqua" w:hAnsi="Book Antiqua"/>
          <w:kern w:val="0"/>
          <w:sz w:val="24"/>
          <w:szCs w:val="24"/>
        </w:rPr>
        <w:t xml:space="preserve"> and inserted a </w:t>
      </w:r>
      <w:r w:rsidR="000B451D" w:rsidRPr="00662B99">
        <w:rPr>
          <w:rFonts w:ascii="Book Antiqua" w:hAnsi="Book Antiqua"/>
          <w:sz w:val="24"/>
          <w:szCs w:val="24"/>
        </w:rPr>
        <w:t>pancreatic stent</w:t>
      </w:r>
      <w:r w:rsidR="000B451D" w:rsidRPr="00662B99">
        <w:rPr>
          <w:rFonts w:ascii="Book Antiqua" w:hAnsi="Book Antiqua"/>
          <w:kern w:val="0"/>
          <w:sz w:val="24"/>
          <w:szCs w:val="24"/>
        </w:rPr>
        <w:t>.</w:t>
      </w:r>
      <w:r w:rsidR="00AF6C2C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F52309" w:rsidRPr="00662B99">
        <w:rPr>
          <w:rFonts w:ascii="Book Antiqua" w:hAnsi="Book Antiqua"/>
          <w:kern w:val="0"/>
          <w:sz w:val="24"/>
          <w:szCs w:val="24"/>
        </w:rPr>
        <w:t xml:space="preserve">To date, central </w:t>
      </w:r>
      <w:proofErr w:type="spellStart"/>
      <w:r w:rsidR="00F52309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F5230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6759B6" w:rsidRPr="00662B99">
        <w:rPr>
          <w:rFonts w:ascii="Book Antiqua" w:hAnsi="Book Antiqua"/>
          <w:kern w:val="0"/>
          <w:sz w:val="24"/>
          <w:szCs w:val="24"/>
        </w:rPr>
        <w:t>has been</w:t>
      </w:r>
      <w:r w:rsidR="00F52309" w:rsidRPr="00662B99">
        <w:rPr>
          <w:rFonts w:ascii="Book Antiqua" w:hAnsi="Book Antiqua"/>
          <w:kern w:val="0"/>
          <w:sz w:val="24"/>
          <w:szCs w:val="24"/>
        </w:rPr>
        <w:t xml:space="preserve"> reported in </w:t>
      </w:r>
      <w:r w:rsidR="0057377B" w:rsidRPr="00662B99">
        <w:rPr>
          <w:rFonts w:ascii="Book Antiqua" w:hAnsi="Book Antiqua"/>
          <w:kern w:val="0"/>
          <w:sz w:val="24"/>
          <w:szCs w:val="24"/>
        </w:rPr>
        <w:t xml:space="preserve">only </w:t>
      </w:r>
      <w:r w:rsidR="00F52309" w:rsidRPr="00662B99">
        <w:rPr>
          <w:rFonts w:ascii="Book Antiqua" w:hAnsi="Book Antiqua"/>
          <w:kern w:val="0"/>
          <w:sz w:val="24"/>
          <w:szCs w:val="24"/>
        </w:rPr>
        <w:t>one case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Mourra&lt;/Author&gt;&lt;Year&gt;2016&lt;/Year&gt;&lt;RecNum&gt;722&lt;/RecNum&gt;&lt;DisplayText&gt;[5]&lt;/DisplayText&gt;&lt;record&gt;&lt;rec-number&gt;722&lt;/rec-number&gt;&lt;foreign-keys&gt;&lt;key app="EN" db-id="d9vpvdzdip55xkeatssvf2xw00pzd9e2pxv0"&gt;722&lt;/key&gt;&lt;/foreign-keys&gt;&lt;ref-type name="Journal Article"&gt;17&lt;/ref-type&gt;&lt;contributors&gt;&lt;authors&gt;&lt;author&gt;Mourra, N.&lt;/author&gt;&lt;author&gt;Calvo, J.&lt;/author&gt;&lt;author&gt;Arrive, L.&lt;/author&gt;&lt;/authors&gt;&lt;/contributors&gt;&lt;auth-address&gt;Departments of *Pathology daggerRadiology, Hopital Saint-Antoine AP-HP, Paris, France.&lt;/auth-address&gt;&lt;titles&gt;&lt;title&gt;Incidental Finding of Cystic Pancreatic Schwannoma Mimicking a Neuroendocrine Tumor&lt;/title&gt;&lt;secondary-title&gt;Appl Immunohistochem Mol Morphol&lt;/secondary-title&gt;&lt;alt-title&gt;Applied immunohistochemistry &amp;amp; molecular morphology : AIMM / official publication of the Society for Applied Immunohistochemistry&lt;/alt-title&gt;&lt;/titles&gt;&lt;periodical&gt;&lt;full-title&gt;Appl Immunohistochem Mol Morphol&lt;/full-title&gt;&lt;abbr-1&gt;Applied immunohistochemistry &amp;amp; molecular morphology : AIMM / official publication of the Society for Applied Immunohistochemistry&lt;/abbr-1&gt;&lt;/periodical&gt;&lt;alt-periodical&gt;&lt;full-title&gt;Appl Immunohistochem Mol Morphol&lt;/full-title&gt;&lt;abbr-1&gt;Applied immunohistochemistry &amp;amp; molecular morphology : AIMM / official publication of the Society for Applied Immunohistochemistry&lt;/abbr-1&gt;&lt;/alt-periodical&gt;&lt;pages&gt;149-50&lt;/pages&gt;&lt;volume&gt;24&lt;/volume&gt;&lt;number&gt;2&lt;/number&gt;&lt;edition&gt;2015/03/20&lt;/edition&gt;&lt;dates&gt;&lt;year&gt;2016&lt;/year&gt;&lt;pub-dates&gt;&lt;date&gt;Feb&lt;/date&gt;&lt;/pub-dates&gt;&lt;/dates&gt;&lt;isbn&gt;1533-4058 (Electronic)&amp;#xD;1533-4058 (Linking)&lt;/isbn&gt;&lt;accession-num&gt;25789539&lt;/accession-num&gt;&lt;urls&gt;&lt;/urls&gt;&lt;electronic-resource-num&gt;10.1097/pai.0000000000000141&lt;/electronic-resource-num&gt;&lt;remote-database-provider&gt;NLM&lt;/remote-database-provider&gt;&lt;language&gt;eng&lt;/language&gt;&lt;/record&gt;&lt;/Cite&gt;&lt;/EndNote&gt;</w:instrTex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5" w:tooltip="Mourra, 2016 #722" w:history="1">
        <w:r w:rsidR="00863A06" w:rsidRPr="00662B99">
          <w:rPr>
            <w:rFonts w:ascii="Book Antiqua" w:hAnsi="Book Antiqua"/>
            <w:kern w:val="0"/>
            <w:sz w:val="24"/>
            <w:szCs w:val="24"/>
            <w:vertAlign w:val="superscript"/>
          </w:rPr>
          <w:t>5</w:t>
        </w:r>
      </w:hyperlink>
      <w:r w:rsidR="009C3B50" w:rsidRPr="00662B99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2B622A" w:rsidRPr="00662B99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AF7CDC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57377B" w:rsidRPr="00662B99">
        <w:rPr>
          <w:rFonts w:ascii="Book Antiqua" w:hAnsi="Book Antiqua"/>
          <w:kern w:val="0"/>
          <w:sz w:val="24"/>
          <w:szCs w:val="24"/>
        </w:rPr>
        <w:t>prior to this</w:t>
      </w:r>
      <w:r w:rsidR="00F52309" w:rsidRPr="00662B99">
        <w:rPr>
          <w:rFonts w:ascii="Book Antiqua" w:hAnsi="Book Antiqua"/>
          <w:kern w:val="0"/>
          <w:sz w:val="24"/>
          <w:szCs w:val="24"/>
        </w:rPr>
        <w:t xml:space="preserve"> study. </w:t>
      </w:r>
      <w:r w:rsidR="004B6193" w:rsidRPr="00662B99">
        <w:rPr>
          <w:rFonts w:ascii="Book Antiqua" w:hAnsi="Book Antiqua"/>
          <w:kern w:val="0"/>
          <w:sz w:val="24"/>
          <w:szCs w:val="24"/>
        </w:rPr>
        <w:t xml:space="preserve">Compared with traditional distal </w:t>
      </w:r>
      <w:proofErr w:type="spellStart"/>
      <w:r w:rsidR="004B6193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1A7BEA" w:rsidRPr="00662B99">
        <w:rPr>
          <w:rFonts w:ascii="Book Antiqua" w:hAnsi="Book Antiqua"/>
          <w:kern w:val="0"/>
          <w:sz w:val="24"/>
          <w:szCs w:val="24"/>
        </w:rPr>
        <w:t xml:space="preserve"> and </w:t>
      </w:r>
      <w:hyperlink r:id="rId14" w:history="1">
        <w:r w:rsidR="001A7BEA" w:rsidRPr="00662B99">
          <w:rPr>
            <w:rFonts w:ascii="Book Antiqua" w:hAnsi="Book Antiqua"/>
            <w:kern w:val="0"/>
            <w:sz w:val="24"/>
            <w:szCs w:val="24"/>
          </w:rPr>
          <w:t>splenectomy</w:t>
        </w:r>
      </w:hyperlink>
      <w:r w:rsidR="001A7BEA" w:rsidRPr="00662B99">
        <w:rPr>
          <w:rFonts w:ascii="Book Antiqua" w:hAnsi="Book Antiqua"/>
          <w:kern w:val="0"/>
          <w:sz w:val="24"/>
          <w:szCs w:val="24"/>
        </w:rPr>
        <w:t xml:space="preserve"> for tumors in the body or tail of the pancreas, c</w:t>
      </w:r>
      <w:r w:rsidR="004B6193" w:rsidRPr="00662B99">
        <w:rPr>
          <w:rFonts w:ascii="Book Antiqua" w:hAnsi="Book Antiqua"/>
          <w:kern w:val="0"/>
          <w:sz w:val="24"/>
          <w:szCs w:val="24"/>
        </w:rPr>
        <w:t xml:space="preserve">entral </w:t>
      </w:r>
      <w:proofErr w:type="spellStart"/>
      <w:r w:rsidR="004B6193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4B619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A7BEA" w:rsidRPr="00662B99">
        <w:rPr>
          <w:rFonts w:ascii="Book Antiqua" w:hAnsi="Book Antiqua"/>
          <w:kern w:val="0"/>
          <w:sz w:val="24"/>
          <w:szCs w:val="24"/>
        </w:rPr>
        <w:t>can</w:t>
      </w:r>
      <w:r w:rsidR="004B619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57377B" w:rsidRPr="00662B99">
        <w:rPr>
          <w:rFonts w:ascii="Book Antiqua" w:hAnsi="Book Antiqua"/>
          <w:kern w:val="0"/>
          <w:sz w:val="24"/>
          <w:szCs w:val="24"/>
        </w:rPr>
        <w:t xml:space="preserve">not only completely </w:t>
      </w:r>
      <w:r w:rsidR="004B6193" w:rsidRPr="00662B99">
        <w:rPr>
          <w:rFonts w:ascii="Book Antiqua" w:hAnsi="Book Antiqua"/>
          <w:kern w:val="0"/>
          <w:sz w:val="24"/>
          <w:szCs w:val="24"/>
        </w:rPr>
        <w:t xml:space="preserve">resect the tumor, but also preserve the distal </w:t>
      </w:r>
      <w:r w:rsidR="001A7BEA" w:rsidRPr="00662B99">
        <w:rPr>
          <w:rFonts w:ascii="Book Antiqua" w:hAnsi="Book Antiqua"/>
          <w:kern w:val="0"/>
          <w:sz w:val="24"/>
          <w:szCs w:val="24"/>
        </w:rPr>
        <w:t>pancreas</w:t>
      </w:r>
      <w:r w:rsidR="004B619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A7BEA" w:rsidRPr="00662B99">
        <w:rPr>
          <w:rFonts w:ascii="Book Antiqua" w:hAnsi="Book Antiqua"/>
          <w:kern w:val="0"/>
          <w:sz w:val="24"/>
          <w:szCs w:val="24"/>
        </w:rPr>
        <w:t xml:space="preserve">and </w:t>
      </w:r>
      <w:r w:rsidR="004B6193" w:rsidRPr="00662B99">
        <w:rPr>
          <w:rFonts w:ascii="Book Antiqua" w:hAnsi="Book Antiqua"/>
          <w:kern w:val="0"/>
          <w:sz w:val="24"/>
          <w:szCs w:val="24"/>
        </w:rPr>
        <w:t>spleen</w:t>
      </w:r>
      <w:r w:rsidR="00A92599" w:rsidRPr="00662B99">
        <w:rPr>
          <w:rFonts w:ascii="Book Antiqua" w:hAnsi="Book Antiqua"/>
          <w:kern w:val="0"/>
          <w:sz w:val="24"/>
          <w:szCs w:val="24"/>
        </w:rPr>
        <w:t xml:space="preserve">, which is beneficial to patients. </w:t>
      </w:r>
      <w:r w:rsidR="00707BF1" w:rsidRPr="00662B99">
        <w:rPr>
          <w:rFonts w:ascii="Book Antiqua" w:hAnsi="Book Antiqua"/>
          <w:kern w:val="0"/>
          <w:sz w:val="24"/>
          <w:szCs w:val="24"/>
        </w:rPr>
        <w:t xml:space="preserve">Following complete tumor excision, patients with </w:t>
      </w:r>
      <w:r w:rsidR="00C07481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C07481" w:rsidRPr="00662B99">
        <w:rPr>
          <w:rFonts w:ascii="Book Antiqua" w:hAnsi="Book Antiqua"/>
          <w:kern w:val="0"/>
          <w:sz w:val="24"/>
          <w:szCs w:val="24"/>
        </w:rPr>
        <w:t>schwannoma</w:t>
      </w:r>
      <w:r w:rsidR="00FB2834" w:rsidRPr="00662B99">
        <w:rPr>
          <w:rFonts w:ascii="Book Antiqua" w:hAnsi="Book Antiqua"/>
          <w:kern w:val="0"/>
          <w:sz w:val="24"/>
          <w:szCs w:val="24"/>
        </w:rPr>
        <w:t>s</w:t>
      </w:r>
      <w:proofErr w:type="spellEnd"/>
      <w:r w:rsidR="00F55E9E" w:rsidRPr="00662B99">
        <w:rPr>
          <w:rFonts w:ascii="Book Antiqua" w:hAnsi="Book Antiqua"/>
          <w:kern w:val="0"/>
          <w:sz w:val="24"/>
          <w:szCs w:val="24"/>
        </w:rPr>
        <w:t xml:space="preserve"> generally have</w:t>
      </w:r>
      <w:r w:rsidR="00707BF1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707BF1" w:rsidRPr="00662B99">
        <w:rPr>
          <w:rFonts w:ascii="Book Antiqua" w:hAnsi="Book Antiqua"/>
          <w:kern w:val="0"/>
          <w:sz w:val="24"/>
          <w:szCs w:val="24"/>
        </w:rPr>
        <w:t>good prognosis.</w:t>
      </w:r>
    </w:p>
    <w:p w:rsidR="00053527" w:rsidRPr="009B7294" w:rsidRDefault="001A452F" w:rsidP="009B7294">
      <w:pPr>
        <w:widowControl/>
        <w:snapToGrid w:val="0"/>
        <w:spacing w:line="360" w:lineRule="auto"/>
        <w:ind w:firstLineChars="100" w:firstLine="240"/>
        <w:rPr>
          <w:rFonts w:ascii="Book Antiqua" w:eastAsia="AdvOT5e4d79fc" w:hAnsi="Book Antiqua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lastRenderedPageBreak/>
        <w:t>In conclusion</w:t>
      </w:r>
      <w:r w:rsidR="00446F17" w:rsidRPr="00662B99">
        <w:rPr>
          <w:rFonts w:ascii="Book Antiqua" w:hAnsi="Book Antiqua"/>
          <w:kern w:val="0"/>
          <w:sz w:val="24"/>
          <w:szCs w:val="24"/>
        </w:rPr>
        <w:t xml:space="preserve">, </w:t>
      </w:r>
      <w:r w:rsidR="00E8464A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proofErr w:type="spellStart"/>
      <w:r w:rsidR="00446F17" w:rsidRPr="00662B99">
        <w:rPr>
          <w:rFonts w:ascii="Book Antiqua" w:hAnsi="Book Antiqua"/>
          <w:kern w:val="0"/>
          <w:sz w:val="24"/>
          <w:szCs w:val="24"/>
        </w:rPr>
        <w:t>s</w:t>
      </w:r>
      <w:r w:rsidR="00612DF0" w:rsidRPr="00662B99">
        <w:rPr>
          <w:rFonts w:ascii="Book Antiqua" w:hAnsi="Book Antiqua"/>
          <w:kern w:val="0"/>
          <w:sz w:val="24"/>
          <w:szCs w:val="24"/>
        </w:rPr>
        <w:t>chwannoma</w:t>
      </w:r>
      <w:proofErr w:type="spellEnd"/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>of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the </w:t>
      </w:r>
      <w:r w:rsidR="008751DE" w:rsidRPr="00662B99">
        <w:rPr>
          <w:rFonts w:ascii="Book Antiqua" w:hAnsi="Book Antiqua"/>
          <w:kern w:val="0"/>
          <w:sz w:val="24"/>
          <w:szCs w:val="24"/>
        </w:rPr>
        <w:t>pancreas</w:t>
      </w:r>
      <w:r w:rsidR="00612DF0" w:rsidRPr="00662B99">
        <w:rPr>
          <w:rFonts w:ascii="Book Antiqua" w:hAnsi="Book Antiqua"/>
          <w:kern w:val="0"/>
          <w:sz w:val="24"/>
          <w:szCs w:val="24"/>
        </w:rPr>
        <w:t xml:space="preserve"> is rare.</w:t>
      </w:r>
      <w:r w:rsidR="008751DE" w:rsidRPr="00662B99">
        <w:rPr>
          <w:rFonts w:ascii="Book Antiqua" w:hAnsi="Book Antiqua"/>
          <w:kern w:val="0"/>
          <w:sz w:val="24"/>
          <w:szCs w:val="24"/>
        </w:rPr>
        <w:t xml:space="preserve"> To our knowledge, only 64 cases of pancreatic </w:t>
      </w:r>
      <w:proofErr w:type="spellStart"/>
      <w:r w:rsidR="008751DE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8751DE" w:rsidRPr="00662B99">
        <w:rPr>
          <w:rFonts w:ascii="Book Antiqua" w:hAnsi="Book Antiqua"/>
          <w:kern w:val="0"/>
          <w:sz w:val="24"/>
          <w:szCs w:val="24"/>
        </w:rPr>
        <w:t xml:space="preserve"> have been reported in the English literature</w:t>
      </w:r>
      <w:r w:rsidR="00175DF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during </w:t>
      </w:r>
      <w:r w:rsidR="00175DF3" w:rsidRPr="00662B99">
        <w:rPr>
          <w:rFonts w:ascii="Book Antiqua" w:hAnsi="Book Antiqua"/>
          <w:kern w:val="0"/>
          <w:sz w:val="24"/>
          <w:szCs w:val="24"/>
        </w:rPr>
        <w:t>the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75DF3" w:rsidRPr="00662B99">
        <w:rPr>
          <w:rFonts w:ascii="Book Antiqua" w:hAnsi="Book Antiqua"/>
          <w:kern w:val="0"/>
          <w:sz w:val="24"/>
          <w:szCs w:val="24"/>
        </w:rPr>
        <w:t>past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75DF3" w:rsidRPr="00662B99">
        <w:rPr>
          <w:rFonts w:ascii="Book Antiqua" w:hAnsi="Book Antiqua"/>
          <w:kern w:val="0"/>
          <w:sz w:val="24"/>
          <w:szCs w:val="24"/>
        </w:rPr>
        <w:t>40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75DF3" w:rsidRPr="00662B99">
        <w:rPr>
          <w:rFonts w:ascii="Book Antiqua" w:hAnsi="Book Antiqua"/>
          <w:kern w:val="0"/>
          <w:sz w:val="24"/>
          <w:szCs w:val="24"/>
        </w:rPr>
        <w:t>years</w:t>
      </w:r>
      <w:r w:rsidR="008751DE" w:rsidRPr="00662B99">
        <w:rPr>
          <w:rFonts w:ascii="Book Antiqua" w:hAnsi="Book Antiqua"/>
          <w:kern w:val="0"/>
          <w:sz w:val="24"/>
          <w:szCs w:val="24"/>
        </w:rPr>
        <w:t xml:space="preserve">. </w:t>
      </w:r>
      <w:r w:rsidR="00460279" w:rsidRPr="00662B99">
        <w:rPr>
          <w:rFonts w:ascii="Book Antiqua" w:hAnsi="Book Antiqua"/>
          <w:kern w:val="0"/>
          <w:sz w:val="24"/>
          <w:szCs w:val="24"/>
        </w:rPr>
        <w:t>Precise preoperative diagnosis is challenging</w:t>
      </w:r>
      <w:r w:rsidR="008D19C9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despite the application of </w:t>
      </w:r>
      <w:r w:rsidR="008D19C9" w:rsidRPr="00662B99">
        <w:rPr>
          <w:rFonts w:ascii="Book Antiqua" w:hAnsi="Book Antiqua"/>
          <w:kern w:val="0"/>
          <w:sz w:val="24"/>
          <w:szCs w:val="24"/>
        </w:rPr>
        <w:t xml:space="preserve">multiple imaging modalities. </w:t>
      </w:r>
      <w:r w:rsidR="00053527" w:rsidRPr="00662B99">
        <w:rPr>
          <w:rFonts w:ascii="Book Antiqua" w:hAnsi="Book Antiqua"/>
          <w:kern w:val="0"/>
          <w:sz w:val="24"/>
          <w:szCs w:val="24"/>
        </w:rPr>
        <w:t xml:space="preserve">Surgery is the </w:t>
      </w:r>
      <w:r w:rsidR="00E63A71" w:rsidRPr="00662B99">
        <w:rPr>
          <w:rFonts w:ascii="Book Antiqua" w:hAnsi="Book Antiqua"/>
          <w:kern w:val="0"/>
          <w:sz w:val="24"/>
          <w:szCs w:val="24"/>
        </w:rPr>
        <w:t>most effective</w:t>
      </w:r>
      <w:r w:rsidR="00053527" w:rsidRPr="00662B99">
        <w:rPr>
          <w:rFonts w:ascii="Book Antiqua" w:hAnsi="Book Antiqua"/>
          <w:kern w:val="0"/>
          <w:sz w:val="24"/>
          <w:szCs w:val="24"/>
        </w:rPr>
        <w:t xml:space="preserve"> treatment for pancreatic </w:t>
      </w:r>
      <w:proofErr w:type="spellStart"/>
      <w:r w:rsidR="00053527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053527" w:rsidRPr="00662B99">
        <w:rPr>
          <w:rFonts w:ascii="Book Antiqua" w:hAnsi="Book Antiqua"/>
          <w:kern w:val="0"/>
          <w:sz w:val="24"/>
          <w:szCs w:val="24"/>
        </w:rPr>
        <w:t>. As tumors could be located in different parts of the pancreas, surg</w:t>
      </w:r>
      <w:r w:rsidR="00460279" w:rsidRPr="00662B99">
        <w:rPr>
          <w:rFonts w:ascii="Book Antiqua" w:hAnsi="Book Antiqua"/>
          <w:kern w:val="0"/>
          <w:sz w:val="24"/>
          <w:szCs w:val="24"/>
        </w:rPr>
        <w:t>ical</w:t>
      </w:r>
      <w:r w:rsidR="00053527" w:rsidRPr="00662B99">
        <w:rPr>
          <w:rFonts w:ascii="Book Antiqua" w:hAnsi="Book Antiqua"/>
          <w:kern w:val="0"/>
          <w:sz w:val="24"/>
          <w:szCs w:val="24"/>
        </w:rPr>
        <w:t xml:space="preserve"> methods </w:t>
      </w:r>
      <w:r w:rsidR="00460279" w:rsidRPr="00662B99">
        <w:rPr>
          <w:rFonts w:ascii="Book Antiqua" w:hAnsi="Book Antiqua"/>
          <w:kern w:val="0"/>
          <w:sz w:val="24"/>
          <w:szCs w:val="24"/>
        </w:rPr>
        <w:t>vary accordingly</w:t>
      </w:r>
      <w:r w:rsidR="00053527" w:rsidRPr="00662B99">
        <w:rPr>
          <w:rFonts w:ascii="Book Antiqua" w:hAnsi="Book Antiqua"/>
          <w:kern w:val="0"/>
          <w:sz w:val="24"/>
          <w:szCs w:val="24"/>
        </w:rPr>
        <w:t>.</w:t>
      </w:r>
      <w:r w:rsidR="00E63A71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CA73EE" w:rsidRPr="00662B99">
        <w:rPr>
          <w:rFonts w:ascii="Book Antiqua" w:hAnsi="Book Antiqua"/>
          <w:kern w:val="0"/>
          <w:sz w:val="24"/>
          <w:szCs w:val="24"/>
        </w:rPr>
        <w:t xml:space="preserve">Following complete tumor </w:t>
      </w:r>
      <w:r w:rsidR="008E5120" w:rsidRPr="00662B99">
        <w:rPr>
          <w:rFonts w:ascii="Book Antiqua" w:hAnsi="Book Antiqua"/>
          <w:kern w:val="0"/>
          <w:sz w:val="24"/>
          <w:szCs w:val="24"/>
        </w:rPr>
        <w:t>removal</w:t>
      </w:r>
      <w:r w:rsidR="00CA73EE" w:rsidRPr="00662B99">
        <w:rPr>
          <w:rFonts w:ascii="Book Antiqua" w:hAnsi="Book Antiqua"/>
          <w:kern w:val="0"/>
          <w:sz w:val="24"/>
          <w:szCs w:val="24"/>
        </w:rPr>
        <w:t>, patients with pancrea</w:t>
      </w:r>
      <w:r w:rsidR="003C4EAB" w:rsidRPr="00662B99">
        <w:rPr>
          <w:rFonts w:ascii="Book Antiqua" w:hAnsi="Book Antiqua"/>
          <w:kern w:val="0"/>
          <w:sz w:val="24"/>
          <w:szCs w:val="24"/>
        </w:rPr>
        <w:t xml:space="preserve">tic </w:t>
      </w:r>
      <w:proofErr w:type="spellStart"/>
      <w:r w:rsidR="003C4EAB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3C4EAB" w:rsidRPr="00662B99">
        <w:rPr>
          <w:rFonts w:ascii="Book Antiqua" w:hAnsi="Book Antiqua"/>
          <w:kern w:val="0"/>
          <w:sz w:val="24"/>
          <w:szCs w:val="24"/>
        </w:rPr>
        <w:t xml:space="preserve"> generally have</w:t>
      </w:r>
      <w:r w:rsidR="00CA73EE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CA73EE" w:rsidRPr="00662B99">
        <w:rPr>
          <w:rFonts w:ascii="Book Antiqua" w:hAnsi="Book Antiqua"/>
          <w:kern w:val="0"/>
          <w:sz w:val="24"/>
          <w:szCs w:val="24"/>
        </w:rPr>
        <w:t>good prognosis.</w:t>
      </w:r>
    </w:p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2E5D82" w:rsidRPr="00662B99" w:rsidRDefault="002E5D82" w:rsidP="00662B99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COMMENTS</w:t>
      </w:r>
      <w:r w:rsidRPr="00662B99">
        <w:rPr>
          <w:rFonts w:ascii="Book Antiqua" w:hAnsi="Book Antiqua"/>
          <w:b/>
          <w:kern w:val="0"/>
          <w:sz w:val="24"/>
          <w:szCs w:val="24"/>
        </w:rPr>
        <w:br/>
      </w:r>
      <w:r w:rsidRPr="00662B99">
        <w:rPr>
          <w:rFonts w:ascii="Book Antiqua" w:hAnsi="Book Antiqua"/>
          <w:b/>
          <w:i/>
          <w:kern w:val="0"/>
          <w:sz w:val="24"/>
          <w:szCs w:val="24"/>
        </w:rPr>
        <w:t>Case characteristics</w:t>
      </w:r>
      <w:r w:rsidRPr="00662B99">
        <w:rPr>
          <w:rFonts w:ascii="Book Antiqua" w:hAnsi="Book Antiqua"/>
          <w:kern w:val="0"/>
          <w:sz w:val="24"/>
          <w:szCs w:val="24"/>
        </w:rPr>
        <w:br/>
      </w:r>
      <w:proofErr w:type="gramStart"/>
      <w:r w:rsidR="00460279" w:rsidRPr="00662B99">
        <w:rPr>
          <w:rFonts w:ascii="Book Antiqua" w:hAnsi="Book Antiqua"/>
          <w:kern w:val="0"/>
          <w:sz w:val="24"/>
          <w:szCs w:val="24"/>
        </w:rPr>
        <w:t>A</w:t>
      </w:r>
      <w:proofErr w:type="gramEnd"/>
      <w:r w:rsidR="00BA2992" w:rsidRPr="00662B99">
        <w:rPr>
          <w:rFonts w:ascii="Book Antiqua" w:hAnsi="Book Antiqua"/>
          <w:kern w:val="0"/>
          <w:sz w:val="24"/>
          <w:szCs w:val="24"/>
        </w:rPr>
        <w:t xml:space="preserve"> 59-year-old female was referred to our hospital because of a pancreatic mass found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during </w:t>
      </w:r>
      <w:r w:rsidR="00BA2992" w:rsidRPr="00662B99">
        <w:rPr>
          <w:rFonts w:ascii="Book Antiqua" w:hAnsi="Book Antiqua"/>
          <w:kern w:val="0"/>
          <w:sz w:val="24"/>
          <w:szCs w:val="24"/>
        </w:rPr>
        <w:t>a routine health examination.</w:t>
      </w:r>
    </w:p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2E5D82" w:rsidRPr="00662B99" w:rsidRDefault="002E5D82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Clinical diagnosis</w:t>
      </w:r>
      <w:r w:rsidRPr="00662B99">
        <w:rPr>
          <w:rFonts w:ascii="Book Antiqua" w:hAnsi="Book Antiqua"/>
          <w:kern w:val="0"/>
          <w:sz w:val="24"/>
          <w:szCs w:val="24"/>
        </w:rPr>
        <w:br/>
      </w:r>
      <w:proofErr w:type="gramStart"/>
      <w:r w:rsidR="00460279" w:rsidRPr="00662B99">
        <w:rPr>
          <w:rFonts w:ascii="Book Antiqua" w:hAnsi="Book Antiqua"/>
          <w:kern w:val="0"/>
          <w:sz w:val="24"/>
          <w:szCs w:val="24"/>
        </w:rPr>
        <w:t>The</w:t>
      </w:r>
      <w:proofErr w:type="gramEnd"/>
      <w:r w:rsidR="00460279" w:rsidRPr="00662B99">
        <w:rPr>
          <w:rFonts w:ascii="Book Antiqua" w:hAnsi="Book Antiqua"/>
          <w:kern w:val="0"/>
          <w:sz w:val="24"/>
          <w:szCs w:val="24"/>
        </w:rPr>
        <w:t xml:space="preserve"> a</w:t>
      </w:r>
      <w:r w:rsidR="003D7F6D" w:rsidRPr="00662B99">
        <w:rPr>
          <w:rFonts w:ascii="Book Antiqua" w:hAnsi="Book Antiqua"/>
          <w:kern w:val="0"/>
          <w:sz w:val="24"/>
          <w:szCs w:val="24"/>
        </w:rPr>
        <w:t xml:space="preserve">bdomen was soft and </w:t>
      </w:r>
      <w:proofErr w:type="spellStart"/>
      <w:r w:rsidR="003D7F6D" w:rsidRPr="00662B99">
        <w:rPr>
          <w:rFonts w:ascii="Book Antiqua" w:hAnsi="Book Antiqua"/>
          <w:kern w:val="0"/>
          <w:sz w:val="24"/>
          <w:szCs w:val="24"/>
        </w:rPr>
        <w:t>nondistended</w:t>
      </w:r>
      <w:proofErr w:type="spellEnd"/>
      <w:r w:rsidR="003D7F6D" w:rsidRPr="00662B99">
        <w:rPr>
          <w:rFonts w:ascii="Book Antiqua" w:hAnsi="Book Antiqua"/>
          <w:kern w:val="0"/>
          <w:sz w:val="24"/>
          <w:szCs w:val="24"/>
        </w:rPr>
        <w:t xml:space="preserve"> without evidence of a palpable mass.</w:t>
      </w:r>
    </w:p>
    <w:p w:rsidR="009B7294" w:rsidRDefault="009B7294" w:rsidP="00662B99">
      <w:pPr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9B7294" w:rsidRDefault="002E5D82" w:rsidP="00662B99">
      <w:pPr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Differential diagnosis</w:t>
      </w:r>
    </w:p>
    <w:p w:rsidR="009B7294" w:rsidRDefault="00E8464A" w:rsidP="00662B99">
      <w:pPr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 xml:space="preserve">Differential diagnoses included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i</w:t>
      </w:r>
      <w:r w:rsidR="003D7F6D" w:rsidRPr="00662B99">
        <w:rPr>
          <w:rFonts w:ascii="Book Antiqua" w:hAnsi="Book Antiqua"/>
          <w:kern w:val="0"/>
          <w:sz w:val="24"/>
          <w:szCs w:val="24"/>
        </w:rPr>
        <w:t>ntraductal</w:t>
      </w:r>
      <w:proofErr w:type="spellEnd"/>
      <w:r w:rsidR="003D7F6D" w:rsidRPr="00662B99">
        <w:rPr>
          <w:rFonts w:ascii="Book Antiqua" w:hAnsi="Book Antiqua"/>
          <w:kern w:val="0"/>
          <w:sz w:val="24"/>
          <w:szCs w:val="24"/>
        </w:rPr>
        <w:t xml:space="preserve"> papillary mucinous neoplasm, mucinous cystic neoplasm, solid </w:t>
      </w:r>
      <w:proofErr w:type="spellStart"/>
      <w:r w:rsidR="003D7F6D" w:rsidRPr="00662B99">
        <w:rPr>
          <w:rFonts w:ascii="Book Antiqua" w:hAnsi="Book Antiqua"/>
          <w:kern w:val="0"/>
          <w:sz w:val="24"/>
          <w:szCs w:val="24"/>
        </w:rPr>
        <w:t>pseudopapillary</w:t>
      </w:r>
      <w:proofErr w:type="spellEnd"/>
      <w:r w:rsidR="003D7F6D" w:rsidRPr="00662B99">
        <w:rPr>
          <w:rFonts w:ascii="Book Antiqua" w:hAnsi="Book Antiqua"/>
          <w:kern w:val="0"/>
          <w:sz w:val="24"/>
          <w:szCs w:val="24"/>
        </w:rPr>
        <w:t xml:space="preserve"> tumor, pancreatic endocrine tumor or pancreatic ductal adenocarcinoma.</w:t>
      </w:r>
      <w:r w:rsidR="002E5D82" w:rsidRPr="00662B99">
        <w:rPr>
          <w:rFonts w:ascii="Book Antiqua" w:hAnsi="Book Antiqua"/>
          <w:kern w:val="0"/>
          <w:sz w:val="24"/>
          <w:szCs w:val="24"/>
        </w:rPr>
        <w:br/>
      </w:r>
    </w:p>
    <w:p w:rsidR="009B7294" w:rsidRDefault="002E5D82" w:rsidP="00662B99">
      <w:pPr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Laboratory diagnosis</w:t>
      </w:r>
    </w:p>
    <w:p w:rsidR="000A479D" w:rsidRPr="00662B99" w:rsidRDefault="00215EF1" w:rsidP="00662B99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>Abnormal laboratory results</w:t>
      </w:r>
      <w:r w:rsidR="00E8464A" w:rsidRPr="00662B99">
        <w:rPr>
          <w:rFonts w:ascii="Book Antiqua" w:hAnsi="Book Antiqua"/>
          <w:kern w:val="0"/>
          <w:sz w:val="24"/>
          <w:szCs w:val="24"/>
        </w:rPr>
        <w:t xml:space="preserve"> included</w:t>
      </w:r>
      <w:r w:rsidRPr="00662B99">
        <w:rPr>
          <w:rFonts w:ascii="Book Antiqua" w:hAnsi="Book Antiqua"/>
          <w:kern w:val="0"/>
          <w:sz w:val="24"/>
          <w:szCs w:val="24"/>
        </w:rPr>
        <w:t xml:space="preserve">: </w:t>
      </w:r>
      <w:r w:rsidR="00E8464A" w:rsidRPr="00662B99">
        <w:rPr>
          <w:rFonts w:ascii="Book Antiqua" w:hAnsi="Book Antiqua"/>
          <w:kern w:val="0"/>
          <w:sz w:val="24"/>
          <w:szCs w:val="24"/>
        </w:rPr>
        <w:t>u</w:t>
      </w:r>
      <w:r w:rsidR="000A479D" w:rsidRPr="00662B99">
        <w:rPr>
          <w:rFonts w:ascii="Book Antiqua" w:hAnsi="Book Antiqua"/>
          <w:kern w:val="0"/>
          <w:sz w:val="24"/>
          <w:szCs w:val="24"/>
        </w:rPr>
        <w:t>nconjugated bilirubin</w:t>
      </w:r>
      <w:r w:rsidR="00460279" w:rsidRPr="00662B99">
        <w:rPr>
          <w:rFonts w:ascii="Book Antiqua" w:hAnsi="Book Antiqua"/>
          <w:kern w:val="0"/>
          <w:sz w:val="24"/>
          <w:szCs w:val="24"/>
        </w:rPr>
        <w:t>,</w:t>
      </w:r>
      <w:r w:rsidR="000A479D" w:rsidRPr="00662B99">
        <w:rPr>
          <w:rFonts w:ascii="Book Antiqua" w:hAnsi="Book Antiqua"/>
          <w:kern w:val="0"/>
          <w:sz w:val="24"/>
          <w:szCs w:val="24"/>
        </w:rPr>
        <w:t xml:space="preserve"> </w:t>
      </w:r>
      <w:proofErr w:type="gramStart"/>
      <w:r w:rsidR="000A479D" w:rsidRPr="00662B99">
        <w:rPr>
          <w:rFonts w:ascii="Book Antiqua" w:hAnsi="Book Antiqua"/>
          <w:kern w:val="0"/>
          <w:sz w:val="24"/>
          <w:szCs w:val="24"/>
        </w:rPr>
        <w:t xml:space="preserve">2 </w:t>
      </w:r>
      <w:proofErr w:type="spellStart"/>
      <w:r w:rsidR="000A479D" w:rsidRPr="00662B99">
        <w:rPr>
          <w:rFonts w:ascii="Book Antiqua" w:hAnsi="Book Antiqua"/>
          <w:kern w:val="0"/>
          <w:sz w:val="24"/>
          <w:szCs w:val="24"/>
        </w:rPr>
        <w:t>μmol</w:t>
      </w:r>
      <w:proofErr w:type="spellEnd"/>
      <w:r w:rsidR="000A479D" w:rsidRPr="00662B99">
        <w:rPr>
          <w:rFonts w:ascii="Book Antiqua" w:hAnsi="Book Antiqua"/>
          <w:kern w:val="0"/>
          <w:sz w:val="24"/>
          <w:szCs w:val="24"/>
        </w:rPr>
        <w:t>/L (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normal, </w:t>
      </w:r>
      <w:r w:rsidR="000A479D" w:rsidRPr="00662B99">
        <w:rPr>
          <w:rFonts w:ascii="Book Antiqua" w:hAnsi="Book Antiqua"/>
          <w:kern w:val="0"/>
          <w:sz w:val="24"/>
          <w:szCs w:val="24"/>
        </w:rPr>
        <w:t>3-14)</w:t>
      </w:r>
      <w:proofErr w:type="gramEnd"/>
      <w:r w:rsidR="00E8464A" w:rsidRPr="00662B99">
        <w:rPr>
          <w:rFonts w:ascii="Book Antiqua" w:hAnsi="Book Antiqua"/>
          <w:kern w:val="0"/>
          <w:sz w:val="24"/>
          <w:szCs w:val="24"/>
        </w:rPr>
        <w:t xml:space="preserve"> and</w:t>
      </w:r>
      <w:r w:rsidR="000A479D" w:rsidRPr="00662B99">
        <w:rPr>
          <w:rFonts w:ascii="Book Antiqua" w:hAnsi="Book Antiqua"/>
          <w:kern w:val="0"/>
          <w:sz w:val="24"/>
          <w:szCs w:val="24"/>
        </w:rPr>
        <w:t xml:space="preserve"> serum </w:t>
      </w:r>
      <w:proofErr w:type="spellStart"/>
      <w:r w:rsidR="000A479D" w:rsidRPr="00662B99">
        <w:rPr>
          <w:rFonts w:ascii="Book Antiqua" w:hAnsi="Book Antiqua"/>
          <w:kern w:val="0"/>
          <w:sz w:val="24"/>
          <w:szCs w:val="24"/>
        </w:rPr>
        <w:t>kalium</w:t>
      </w:r>
      <w:proofErr w:type="spellEnd"/>
      <w:r w:rsidR="000A479D" w:rsidRPr="00662B99">
        <w:rPr>
          <w:rFonts w:ascii="Book Antiqua" w:hAnsi="Book Antiqua"/>
          <w:kern w:val="0"/>
          <w:sz w:val="24"/>
          <w:szCs w:val="24"/>
        </w:rPr>
        <w:t xml:space="preserve"> 3.42 </w:t>
      </w:r>
      <w:proofErr w:type="spellStart"/>
      <w:r w:rsidR="000A479D" w:rsidRPr="00662B99">
        <w:rPr>
          <w:rFonts w:ascii="Book Antiqua" w:hAnsi="Book Antiqua"/>
          <w:kern w:val="0"/>
          <w:sz w:val="24"/>
          <w:szCs w:val="24"/>
        </w:rPr>
        <w:t>mmol</w:t>
      </w:r>
      <w:proofErr w:type="spellEnd"/>
      <w:r w:rsidR="000A479D" w:rsidRPr="00662B99">
        <w:rPr>
          <w:rFonts w:ascii="Book Antiqua" w:hAnsi="Book Antiqua"/>
          <w:kern w:val="0"/>
          <w:sz w:val="24"/>
          <w:szCs w:val="24"/>
        </w:rPr>
        <w:t>/L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 (normal, </w:t>
      </w:r>
      <w:r w:rsidR="000A479D" w:rsidRPr="00662B99">
        <w:rPr>
          <w:rFonts w:ascii="Book Antiqua" w:hAnsi="Book Antiqua"/>
          <w:kern w:val="0"/>
          <w:sz w:val="24"/>
          <w:szCs w:val="24"/>
        </w:rPr>
        <w:t>3.5-5.2</w:t>
      </w:r>
      <w:r w:rsidR="00460279" w:rsidRPr="00662B99">
        <w:rPr>
          <w:rFonts w:ascii="Book Antiqua" w:hAnsi="Book Antiqua"/>
          <w:kern w:val="0"/>
          <w:sz w:val="24"/>
          <w:szCs w:val="24"/>
        </w:rPr>
        <w:t>)</w:t>
      </w:r>
      <w:r w:rsidR="000A479D" w:rsidRPr="00662B99">
        <w:rPr>
          <w:rFonts w:ascii="Book Antiqua" w:hAnsi="Book Antiqua"/>
          <w:kern w:val="0"/>
          <w:sz w:val="24"/>
          <w:szCs w:val="24"/>
        </w:rPr>
        <w:t>.</w:t>
      </w:r>
    </w:p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4D6B97" w:rsidRPr="00662B99" w:rsidRDefault="002E5D82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Imaging diagnosis</w:t>
      </w:r>
      <w:r w:rsidRPr="00662B99">
        <w:rPr>
          <w:rFonts w:ascii="Book Antiqua" w:hAnsi="Book Antiqua"/>
          <w:b/>
          <w:kern w:val="0"/>
          <w:sz w:val="24"/>
          <w:szCs w:val="24"/>
        </w:rPr>
        <w:br/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Ultrasound revealed a 1.4 </w:t>
      </w:r>
      <w:r w:rsidR="009B7294" w:rsidRPr="00662B99">
        <w:rPr>
          <w:rFonts w:ascii="Book Antiqua" w:hAnsi="Book Antiqua"/>
          <w:kern w:val="0"/>
          <w:sz w:val="24"/>
          <w:szCs w:val="24"/>
        </w:rPr>
        <w:t>cm</w:t>
      </w:r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× 1.3 cm, well-defined cystic lesion in the pancreatic body, as well as a 6.8 cm sized strong echo in the gallbladder. An unenhanced </w:t>
      </w:r>
      <w:r w:rsidR="009B7294" w:rsidRPr="009B7294">
        <w:rPr>
          <w:rFonts w:ascii="Book Antiqua" w:hAnsi="Book Antiqua"/>
          <w:kern w:val="0"/>
          <w:sz w:val="24"/>
          <w:szCs w:val="24"/>
        </w:rPr>
        <w:t xml:space="preserve">computed tomography </w:t>
      </w:r>
      <w:r w:rsidR="009B7294">
        <w:rPr>
          <w:rFonts w:ascii="Book Antiqua" w:hAnsi="Book Antiqua" w:hint="eastAsia"/>
          <w:kern w:val="0"/>
          <w:sz w:val="24"/>
          <w:szCs w:val="24"/>
        </w:rPr>
        <w:t>(</w:t>
      </w:r>
      <w:r w:rsidR="008511D0" w:rsidRPr="00662B99">
        <w:rPr>
          <w:rFonts w:ascii="Book Antiqua" w:hAnsi="Book Antiqua"/>
          <w:kern w:val="0"/>
          <w:sz w:val="24"/>
          <w:szCs w:val="24"/>
        </w:rPr>
        <w:t>CT</w:t>
      </w:r>
      <w:r w:rsidR="009B7294">
        <w:rPr>
          <w:rFonts w:ascii="Book Antiqua" w:hAnsi="Book Antiqua" w:hint="eastAsia"/>
          <w:kern w:val="0"/>
          <w:sz w:val="24"/>
          <w:szCs w:val="24"/>
        </w:rPr>
        <w:t>)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scan showed a 1.6 </w:t>
      </w:r>
      <w:r w:rsidR="009B7294" w:rsidRPr="00662B99">
        <w:rPr>
          <w:rFonts w:ascii="Book Antiqua" w:hAnsi="Book Antiqua"/>
          <w:kern w:val="0"/>
          <w:sz w:val="24"/>
          <w:szCs w:val="24"/>
        </w:rPr>
        <w:t>cm</w:t>
      </w:r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× 1.1 cm </w:t>
      </w:r>
      <w:r w:rsidR="008511D0" w:rsidRPr="00662B99">
        <w:rPr>
          <w:rFonts w:ascii="Book Antiqua" w:hAnsi="Book Antiqua"/>
          <w:kern w:val="0"/>
          <w:sz w:val="24"/>
          <w:szCs w:val="24"/>
        </w:rPr>
        <w:lastRenderedPageBreak/>
        <w:t xml:space="preserve">well-defined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od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mass in the pancreatic body. On the contrast-enhanced</w:t>
      </w:r>
      <w:r w:rsidR="00B92A4A" w:rsidRPr="00662B99">
        <w:rPr>
          <w:rFonts w:ascii="Book Antiqua" w:hAnsi="Book Antiqua"/>
          <w:kern w:val="0"/>
          <w:sz w:val="24"/>
          <w:szCs w:val="24"/>
        </w:rPr>
        <w:t xml:space="preserve"> CT, the mass was not enhanced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. On </w:t>
      </w:r>
      <w:r w:rsidR="009B7294" w:rsidRPr="009B7294">
        <w:rPr>
          <w:rFonts w:ascii="Book Antiqua" w:hAnsi="Book Antiqua"/>
          <w:kern w:val="0"/>
          <w:sz w:val="24"/>
          <w:szCs w:val="24"/>
        </w:rPr>
        <w:t>magnetic resonance imaging</w:t>
      </w:r>
      <w:r w:rsidR="008511D0" w:rsidRPr="00662B99">
        <w:rPr>
          <w:rFonts w:ascii="Book Antiqua" w:hAnsi="Book Antiqua"/>
          <w:kern w:val="0"/>
          <w:sz w:val="24"/>
          <w:szCs w:val="24"/>
        </w:rPr>
        <w:t xml:space="preserve">, the mass in the pancreatic body and gallbladder appeared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oint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on T1 weighted images. The mass in the pancreatic body appeared inhomogeneous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and the enlarged gallbladder appeared </w:t>
      </w:r>
      <w:proofErr w:type="spellStart"/>
      <w:r w:rsidR="008511D0"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="008511D0" w:rsidRPr="00662B99">
        <w:rPr>
          <w:rFonts w:ascii="Book Antiqua" w:hAnsi="Book Antiqua"/>
          <w:kern w:val="0"/>
          <w:sz w:val="24"/>
          <w:szCs w:val="24"/>
        </w:rPr>
        <w:t xml:space="preserve"> on T2 weighted images.</w:t>
      </w:r>
      <w:r w:rsidR="004D6B97" w:rsidRPr="00662B99">
        <w:rPr>
          <w:rFonts w:ascii="Book Antiqua" w:hAnsi="Book Antiqua"/>
          <w:kern w:val="0"/>
          <w:sz w:val="24"/>
          <w:szCs w:val="24"/>
        </w:rPr>
        <w:t xml:space="preserve"> We also performed EUS-FNA. However, the tumor sample was difficult to acquire, and the procedure was unsuccessful. According to these results, a pancreatic </w:t>
      </w:r>
      <w:proofErr w:type="spellStart"/>
      <w:r w:rsidR="004D6B97" w:rsidRPr="00662B99">
        <w:rPr>
          <w:rFonts w:ascii="Book Antiqua" w:hAnsi="Book Antiqua"/>
          <w:kern w:val="0"/>
          <w:sz w:val="24"/>
          <w:szCs w:val="24"/>
        </w:rPr>
        <w:t>cystadenoma</w:t>
      </w:r>
      <w:proofErr w:type="spellEnd"/>
      <w:r w:rsidR="004D6B97" w:rsidRPr="00662B99">
        <w:rPr>
          <w:rFonts w:ascii="Book Antiqua" w:hAnsi="Book Antiqua"/>
          <w:kern w:val="0"/>
          <w:sz w:val="24"/>
          <w:szCs w:val="24"/>
        </w:rPr>
        <w:t xml:space="preserve"> and an enlarged gallbladder with multiple stones were preliminarily considered</w:t>
      </w:r>
      <w:r w:rsidR="00585D0F" w:rsidRPr="00662B99">
        <w:rPr>
          <w:rFonts w:ascii="Book Antiqua" w:hAnsi="Book Antiqua"/>
          <w:kern w:val="0"/>
          <w:sz w:val="24"/>
          <w:szCs w:val="24"/>
        </w:rPr>
        <w:t>.</w:t>
      </w:r>
    </w:p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9B7294" w:rsidRDefault="002E5D82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Pathological diagnosis</w:t>
      </w:r>
    </w:p>
    <w:p w:rsidR="009B7294" w:rsidRDefault="00851CDF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 xml:space="preserve">Microscopic examination </w:t>
      </w:r>
      <w:r w:rsidR="00460279" w:rsidRPr="00662B99">
        <w:rPr>
          <w:rFonts w:ascii="Book Antiqua" w:hAnsi="Book Antiqua"/>
          <w:kern w:val="0"/>
          <w:sz w:val="24"/>
          <w:szCs w:val="24"/>
        </w:rPr>
        <w:t>revealed a</w:t>
      </w:r>
      <w:r w:rsidRPr="00662B99">
        <w:rPr>
          <w:rFonts w:ascii="Book Antiqua" w:hAnsi="Book Antiqua"/>
          <w:kern w:val="0"/>
          <w:sz w:val="24"/>
          <w:szCs w:val="24"/>
        </w:rPr>
        <w:t xml:space="preserve"> tumor composed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mainly </w:t>
      </w:r>
      <w:r w:rsidRPr="00662B99">
        <w:rPr>
          <w:rFonts w:ascii="Book Antiqua" w:hAnsi="Book Antiqua"/>
          <w:kern w:val="0"/>
          <w:sz w:val="24"/>
          <w:szCs w:val="24"/>
        </w:rPr>
        <w:t xml:space="preserve">of spindle-shaped cells with palisading arrangement and no atypia, </w:t>
      </w:r>
      <w:r w:rsidR="00E8464A" w:rsidRPr="00662B99">
        <w:rPr>
          <w:rFonts w:ascii="Book Antiqua" w:hAnsi="Book Antiqua"/>
          <w:kern w:val="0"/>
          <w:sz w:val="24"/>
          <w:szCs w:val="24"/>
        </w:rPr>
        <w:t xml:space="preserve">which is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consistent </w:t>
      </w:r>
      <w:r w:rsidRPr="00662B99">
        <w:rPr>
          <w:rFonts w:ascii="Book Antiqua" w:hAnsi="Book Antiqua"/>
          <w:kern w:val="0"/>
          <w:sz w:val="24"/>
          <w:szCs w:val="24"/>
        </w:rPr>
        <w:t xml:space="preserve">with a benign tumor. Both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ercellular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 and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ocellular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as were visible. Immunohistochemical stain</w:t>
      </w:r>
      <w:r w:rsidR="001A5383" w:rsidRPr="00662B99">
        <w:rPr>
          <w:rFonts w:ascii="Book Antiqua" w:hAnsi="Book Antiqua"/>
          <w:kern w:val="0"/>
          <w:sz w:val="24"/>
          <w:szCs w:val="24"/>
        </w:rPr>
        <w:t>ing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>revealed</w:t>
      </w:r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460279" w:rsidRPr="00662B99">
        <w:rPr>
          <w:rFonts w:ascii="Book Antiqua" w:hAnsi="Book Antiqua"/>
          <w:kern w:val="0"/>
          <w:sz w:val="24"/>
          <w:szCs w:val="24"/>
        </w:rPr>
        <w:t xml:space="preserve">strongly positive </w:t>
      </w:r>
      <w:r w:rsidR="00CF5B03" w:rsidRPr="00662B99">
        <w:rPr>
          <w:rFonts w:ascii="Book Antiqua" w:hAnsi="Book Antiqua"/>
          <w:kern w:val="0"/>
          <w:sz w:val="24"/>
          <w:szCs w:val="24"/>
        </w:rPr>
        <w:t xml:space="preserve">staining for </w:t>
      </w:r>
      <w:r w:rsidRPr="00662B99">
        <w:rPr>
          <w:rFonts w:ascii="Book Antiqua" w:hAnsi="Book Antiqua"/>
          <w:kern w:val="0"/>
          <w:sz w:val="24"/>
          <w:szCs w:val="24"/>
        </w:rPr>
        <w:t xml:space="preserve">protein S-100. Finally, the tumor was diagnosed as a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CF5B03" w:rsidRPr="00662B99">
        <w:rPr>
          <w:rFonts w:ascii="Book Antiqua" w:hAnsi="Book Antiqua"/>
          <w:kern w:val="0"/>
          <w:sz w:val="24"/>
          <w:szCs w:val="24"/>
        </w:rPr>
        <w:t>of</w:t>
      </w:r>
      <w:r w:rsidRPr="00662B99">
        <w:rPr>
          <w:rFonts w:ascii="Book Antiqua" w:hAnsi="Book Antiqua"/>
          <w:kern w:val="0"/>
          <w:sz w:val="24"/>
          <w:szCs w:val="24"/>
        </w:rPr>
        <w:t xml:space="preserve"> the pancreatic body</w:t>
      </w:r>
      <w:r w:rsidR="002E5D82" w:rsidRPr="00662B99">
        <w:rPr>
          <w:rFonts w:ascii="Book Antiqua" w:hAnsi="Book Antiqua"/>
          <w:kern w:val="0"/>
          <w:sz w:val="24"/>
          <w:szCs w:val="24"/>
        </w:rPr>
        <w:t>.</w:t>
      </w:r>
    </w:p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5547C6" w:rsidRPr="00662B99" w:rsidRDefault="002E5D82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Treatment</w:t>
      </w:r>
      <w:r w:rsidRPr="00662B99">
        <w:rPr>
          <w:rFonts w:ascii="Book Antiqua" w:hAnsi="Book Antiqua"/>
          <w:b/>
          <w:kern w:val="0"/>
          <w:sz w:val="24"/>
          <w:szCs w:val="24"/>
        </w:rPr>
        <w:br/>
      </w:r>
      <w:r w:rsidRPr="00662B99">
        <w:rPr>
          <w:rFonts w:ascii="Book Antiqua" w:hAnsi="Book Antiqua"/>
          <w:kern w:val="0"/>
          <w:sz w:val="24"/>
          <w:szCs w:val="24"/>
        </w:rPr>
        <w:t xml:space="preserve">The patient underwent </w:t>
      </w:r>
      <w:r w:rsidR="005547C6" w:rsidRPr="00662B99">
        <w:rPr>
          <w:rFonts w:ascii="Book Antiqua" w:hAnsi="Book Antiqua"/>
          <w:kern w:val="0"/>
          <w:sz w:val="24"/>
          <w:szCs w:val="24"/>
        </w:rPr>
        <w:t xml:space="preserve">central </w:t>
      </w:r>
      <w:proofErr w:type="spellStart"/>
      <w:r w:rsidR="005547C6" w:rsidRPr="00662B99">
        <w:rPr>
          <w:rFonts w:ascii="Book Antiqua" w:hAnsi="Book Antiqua"/>
          <w:kern w:val="0"/>
          <w:sz w:val="24"/>
          <w:szCs w:val="24"/>
        </w:rPr>
        <w:t>pancreatectomy</w:t>
      </w:r>
      <w:proofErr w:type="spellEnd"/>
      <w:r w:rsidR="005547C6" w:rsidRPr="00662B99">
        <w:rPr>
          <w:rFonts w:ascii="Book Antiqua" w:hAnsi="Book Antiqua"/>
          <w:kern w:val="0"/>
          <w:sz w:val="24"/>
          <w:szCs w:val="24"/>
        </w:rPr>
        <w:t>, end-to-side</w:t>
      </w:r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proofErr w:type="spellStart"/>
      <w:r w:rsidR="005547C6" w:rsidRPr="00662B99">
        <w:rPr>
          <w:rFonts w:ascii="Book Antiqua" w:hAnsi="Book Antiqua"/>
          <w:kern w:val="0"/>
          <w:sz w:val="24"/>
          <w:szCs w:val="24"/>
        </w:rPr>
        <w:t>pancreaticojejunostomy</w:t>
      </w:r>
      <w:proofErr w:type="spellEnd"/>
      <w:r w:rsidR="009B7294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5547C6" w:rsidRPr="00662B99">
        <w:rPr>
          <w:rFonts w:ascii="Book Antiqua" w:hAnsi="Book Antiqua"/>
          <w:kern w:val="0"/>
          <w:sz w:val="24"/>
          <w:szCs w:val="24"/>
        </w:rPr>
        <w:t>and cholecystectomy.</w:t>
      </w:r>
    </w:p>
    <w:p w:rsidR="009B7294" w:rsidRP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9B7294" w:rsidRDefault="002E5D82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Related reports</w:t>
      </w:r>
    </w:p>
    <w:p w:rsidR="002E5D82" w:rsidRPr="00662B99" w:rsidRDefault="000D378C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66E55" w:rsidRPr="00662B99">
        <w:rPr>
          <w:rFonts w:ascii="Book Antiqua" w:hAnsi="Book Antiqua"/>
          <w:kern w:val="0"/>
          <w:sz w:val="24"/>
          <w:szCs w:val="24"/>
        </w:rPr>
        <w:t>of</w:t>
      </w:r>
      <w:r w:rsidRPr="00662B99">
        <w:rPr>
          <w:rFonts w:ascii="Book Antiqua" w:hAnsi="Book Antiqua"/>
          <w:kern w:val="0"/>
          <w:sz w:val="24"/>
          <w:szCs w:val="24"/>
        </w:rPr>
        <w:t xml:space="preserve"> the pancreas is rare. </w:t>
      </w:r>
      <w:r w:rsidR="00CF5B03" w:rsidRPr="00662B99">
        <w:rPr>
          <w:rFonts w:ascii="Book Antiqua" w:hAnsi="Book Antiqua"/>
          <w:kern w:val="0"/>
          <w:sz w:val="24"/>
          <w:szCs w:val="24"/>
        </w:rPr>
        <w:t xml:space="preserve">During </w:t>
      </w:r>
      <w:r w:rsidR="00D639FD" w:rsidRPr="00662B99">
        <w:rPr>
          <w:rFonts w:ascii="Book Antiqua" w:hAnsi="Book Antiqua"/>
          <w:kern w:val="0"/>
          <w:sz w:val="24"/>
          <w:szCs w:val="24"/>
        </w:rPr>
        <w:t>the</w:t>
      </w:r>
      <w:r w:rsidR="00CF5B0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639FD" w:rsidRPr="00662B99">
        <w:rPr>
          <w:rFonts w:ascii="Book Antiqua" w:hAnsi="Book Antiqua"/>
          <w:kern w:val="0"/>
          <w:sz w:val="24"/>
          <w:szCs w:val="24"/>
        </w:rPr>
        <w:t>past</w:t>
      </w:r>
      <w:r w:rsidR="00CF5B0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639FD" w:rsidRPr="00662B99">
        <w:rPr>
          <w:rFonts w:ascii="Book Antiqua" w:hAnsi="Book Antiqua"/>
          <w:kern w:val="0"/>
          <w:sz w:val="24"/>
          <w:szCs w:val="24"/>
        </w:rPr>
        <w:t>40</w:t>
      </w:r>
      <w:r w:rsidR="00CF5B03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D639FD" w:rsidRPr="00662B99">
        <w:rPr>
          <w:rFonts w:ascii="Book Antiqua" w:hAnsi="Book Antiqua"/>
          <w:kern w:val="0"/>
          <w:sz w:val="24"/>
          <w:szCs w:val="24"/>
        </w:rPr>
        <w:t>years</w:t>
      </w:r>
      <w:r w:rsidR="0092088B" w:rsidRPr="00662B99">
        <w:rPr>
          <w:rFonts w:ascii="Book Antiqua" w:hAnsi="Book Antiqua"/>
          <w:kern w:val="0"/>
          <w:sz w:val="24"/>
          <w:szCs w:val="24"/>
        </w:rPr>
        <w:t>,</w:t>
      </w:r>
      <w:r w:rsidRPr="00662B99">
        <w:rPr>
          <w:rFonts w:ascii="Book Antiqua" w:hAnsi="Book Antiqua"/>
          <w:kern w:val="0"/>
          <w:sz w:val="24"/>
          <w:szCs w:val="24"/>
        </w:rPr>
        <w:t xml:space="preserve"> only 64 cases of pancreatic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have been reported in the English literature.</w:t>
      </w:r>
    </w:p>
    <w:p w:rsidR="009B7294" w:rsidRDefault="009B7294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</w:p>
    <w:p w:rsidR="009B7294" w:rsidRDefault="002E5D82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Experiences and lessons</w:t>
      </w:r>
    </w:p>
    <w:p w:rsidR="009B7294" w:rsidRDefault="003E6CD5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kern w:val="0"/>
          <w:sz w:val="24"/>
          <w:szCs w:val="24"/>
        </w:rPr>
        <w:t>Precise preoperative diagnosis is challenging despite</w:t>
      </w:r>
      <w:r w:rsidR="005D22DB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 xml:space="preserve">the application of </w:t>
      </w:r>
      <w:r w:rsidR="005D22DB" w:rsidRPr="00662B99">
        <w:rPr>
          <w:rFonts w:ascii="Book Antiqua" w:hAnsi="Book Antiqua"/>
          <w:kern w:val="0"/>
          <w:sz w:val="24"/>
          <w:szCs w:val="24"/>
        </w:rPr>
        <w:t xml:space="preserve">multiple imaging modalities. Surgery is the most effective treatment for pancreatic </w:t>
      </w:r>
      <w:proofErr w:type="spellStart"/>
      <w:r w:rsidR="005D22DB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5D22DB" w:rsidRPr="00662B99">
        <w:rPr>
          <w:rFonts w:ascii="Book Antiqua" w:hAnsi="Book Antiqua"/>
          <w:kern w:val="0"/>
          <w:sz w:val="24"/>
          <w:szCs w:val="24"/>
        </w:rPr>
        <w:t xml:space="preserve">. As tumors could be located in different parts of the pancreas, surgery methods </w:t>
      </w:r>
      <w:r w:rsidR="001D5E43" w:rsidRPr="00662B99">
        <w:rPr>
          <w:rFonts w:ascii="Book Antiqua" w:hAnsi="Book Antiqua"/>
          <w:kern w:val="0"/>
          <w:sz w:val="24"/>
          <w:szCs w:val="24"/>
        </w:rPr>
        <w:t>vary accordingly</w:t>
      </w:r>
      <w:r w:rsidR="005D22DB" w:rsidRPr="00662B99">
        <w:rPr>
          <w:rFonts w:ascii="Book Antiqua" w:hAnsi="Book Antiqua"/>
          <w:kern w:val="0"/>
          <w:sz w:val="24"/>
          <w:szCs w:val="24"/>
        </w:rPr>
        <w:t xml:space="preserve">. Following complete tumor </w:t>
      </w:r>
      <w:r w:rsidR="005D22DB" w:rsidRPr="00662B99">
        <w:rPr>
          <w:rFonts w:ascii="Book Antiqua" w:hAnsi="Book Antiqua"/>
          <w:kern w:val="0"/>
          <w:sz w:val="24"/>
          <w:szCs w:val="24"/>
        </w:rPr>
        <w:lastRenderedPageBreak/>
        <w:t>removal, patients with pancrea</w:t>
      </w:r>
      <w:r w:rsidR="00DD4791" w:rsidRPr="00662B99">
        <w:rPr>
          <w:rFonts w:ascii="Book Antiqua" w:hAnsi="Book Antiqua"/>
          <w:kern w:val="0"/>
          <w:sz w:val="24"/>
          <w:szCs w:val="24"/>
        </w:rPr>
        <w:t xml:space="preserve">tic </w:t>
      </w:r>
      <w:proofErr w:type="spellStart"/>
      <w:r w:rsidR="00DD4791" w:rsidRPr="00662B99">
        <w:rPr>
          <w:rFonts w:ascii="Book Antiqua" w:hAnsi="Book Antiqua"/>
          <w:kern w:val="0"/>
          <w:sz w:val="24"/>
          <w:szCs w:val="24"/>
        </w:rPr>
        <w:t>schwannomas</w:t>
      </w:r>
      <w:proofErr w:type="spellEnd"/>
      <w:r w:rsidR="00DD4791" w:rsidRPr="00662B99">
        <w:rPr>
          <w:rFonts w:ascii="Book Antiqua" w:hAnsi="Book Antiqua"/>
          <w:kern w:val="0"/>
          <w:sz w:val="24"/>
          <w:szCs w:val="24"/>
        </w:rPr>
        <w:t xml:space="preserve"> generally have</w:t>
      </w:r>
      <w:r w:rsidR="005D22DB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1D5E43" w:rsidRPr="00662B99">
        <w:rPr>
          <w:rFonts w:ascii="Book Antiqua" w:hAnsi="Book Antiqua"/>
          <w:kern w:val="0"/>
          <w:sz w:val="24"/>
          <w:szCs w:val="24"/>
        </w:rPr>
        <w:t xml:space="preserve">a </w:t>
      </w:r>
      <w:r w:rsidR="005D22DB" w:rsidRPr="00662B99">
        <w:rPr>
          <w:rFonts w:ascii="Book Antiqua" w:hAnsi="Book Antiqua"/>
          <w:kern w:val="0"/>
          <w:sz w:val="24"/>
          <w:szCs w:val="24"/>
        </w:rPr>
        <w:t>good prognosis.</w:t>
      </w:r>
      <w:r w:rsidR="002E5D82" w:rsidRPr="00662B99">
        <w:rPr>
          <w:rFonts w:ascii="Book Antiqua" w:hAnsi="Book Antiqua"/>
          <w:kern w:val="0"/>
          <w:sz w:val="24"/>
          <w:szCs w:val="24"/>
        </w:rPr>
        <w:br/>
      </w:r>
    </w:p>
    <w:p w:rsidR="009B7294" w:rsidRDefault="002E5D82" w:rsidP="00662B99">
      <w:pPr>
        <w:widowControl/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662B99">
        <w:rPr>
          <w:rFonts w:ascii="Book Antiqua" w:hAnsi="Book Antiqua"/>
          <w:b/>
          <w:i/>
          <w:kern w:val="0"/>
          <w:sz w:val="24"/>
          <w:szCs w:val="24"/>
        </w:rPr>
        <w:t>Peer review</w:t>
      </w:r>
    </w:p>
    <w:p w:rsidR="00C0314C" w:rsidRDefault="009B7294" w:rsidP="00662B99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>
        <w:rPr>
          <w:rFonts w:ascii="Book Antiqua" w:hAnsi="Book Antiqua" w:hint="eastAsia"/>
          <w:kern w:val="0"/>
          <w:sz w:val="24"/>
          <w:szCs w:val="24"/>
        </w:rPr>
        <w:t xml:space="preserve">This manuscript is </w:t>
      </w:r>
      <w:r w:rsidRPr="009B7294">
        <w:rPr>
          <w:rFonts w:ascii="Book Antiqua" w:hAnsi="Book Antiqua"/>
          <w:kern w:val="0"/>
          <w:sz w:val="24"/>
          <w:szCs w:val="24"/>
        </w:rPr>
        <w:t xml:space="preserve">an interesting surgical case report, good literature review, </w:t>
      </w:r>
      <w:r>
        <w:rPr>
          <w:rFonts w:ascii="Book Antiqua" w:hAnsi="Book Antiqua" w:hint="eastAsia"/>
          <w:kern w:val="0"/>
          <w:sz w:val="24"/>
          <w:szCs w:val="24"/>
        </w:rPr>
        <w:t xml:space="preserve">and </w:t>
      </w:r>
      <w:r w:rsidRPr="009B7294">
        <w:rPr>
          <w:rFonts w:ascii="Book Antiqua" w:hAnsi="Book Antiqua"/>
          <w:kern w:val="0"/>
          <w:sz w:val="24"/>
          <w:szCs w:val="24"/>
        </w:rPr>
        <w:t>well written.</w:t>
      </w:r>
      <w:r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2E5D82" w:rsidRPr="00662B99">
        <w:rPr>
          <w:rFonts w:ascii="Book Antiqua" w:hAnsi="Book Antiqua"/>
          <w:kern w:val="0"/>
          <w:sz w:val="24"/>
          <w:szCs w:val="24"/>
        </w:rPr>
        <w:t xml:space="preserve">This </w:t>
      </w:r>
      <w:r w:rsidR="00C26A13" w:rsidRPr="00662B99">
        <w:rPr>
          <w:rFonts w:ascii="Book Antiqua" w:hAnsi="Book Antiqua"/>
          <w:kern w:val="0"/>
          <w:sz w:val="24"/>
          <w:szCs w:val="24"/>
        </w:rPr>
        <w:t>study</w:t>
      </w:r>
      <w:r w:rsidR="002E5D82" w:rsidRPr="00662B99">
        <w:rPr>
          <w:rFonts w:ascii="Book Antiqua" w:hAnsi="Book Antiqua"/>
          <w:kern w:val="0"/>
          <w:sz w:val="24"/>
          <w:szCs w:val="24"/>
        </w:rPr>
        <w:t xml:space="preserve"> </w:t>
      </w:r>
      <w:r w:rsidR="00C26A13" w:rsidRPr="00662B99">
        <w:rPr>
          <w:rFonts w:ascii="Book Antiqua" w:hAnsi="Book Antiqua"/>
          <w:kern w:val="0"/>
          <w:sz w:val="24"/>
          <w:szCs w:val="24"/>
        </w:rPr>
        <w:t xml:space="preserve">highlights the diagnosis and treatment of a </w:t>
      </w:r>
      <w:r w:rsidR="006476B4" w:rsidRPr="00662B99">
        <w:rPr>
          <w:rFonts w:ascii="Book Antiqua" w:hAnsi="Book Antiqua"/>
          <w:kern w:val="0"/>
          <w:sz w:val="24"/>
          <w:szCs w:val="24"/>
        </w:rPr>
        <w:t xml:space="preserve">rare </w:t>
      </w:r>
      <w:r w:rsidR="00C26A13" w:rsidRPr="00662B99">
        <w:rPr>
          <w:rFonts w:ascii="Book Antiqua" w:hAnsi="Book Antiqua"/>
          <w:kern w:val="0"/>
          <w:sz w:val="24"/>
          <w:szCs w:val="24"/>
        </w:rPr>
        <w:t xml:space="preserve">pancreatic </w:t>
      </w:r>
      <w:proofErr w:type="spellStart"/>
      <w:r w:rsidR="00C26A13"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="00C26A13" w:rsidRPr="00662B99">
        <w:rPr>
          <w:rFonts w:ascii="Book Antiqua" w:hAnsi="Book Antiqua"/>
          <w:kern w:val="0"/>
          <w:sz w:val="24"/>
          <w:szCs w:val="24"/>
        </w:rPr>
        <w:t xml:space="preserve"> and </w:t>
      </w:r>
      <w:r w:rsidR="001D5E43" w:rsidRPr="00662B99">
        <w:rPr>
          <w:rFonts w:ascii="Book Antiqua" w:hAnsi="Book Antiqua"/>
          <w:kern w:val="0"/>
          <w:sz w:val="24"/>
          <w:szCs w:val="24"/>
        </w:rPr>
        <w:t xml:space="preserve">presents </w:t>
      </w:r>
      <w:r w:rsidR="00C26A13" w:rsidRPr="00662B99">
        <w:rPr>
          <w:rFonts w:ascii="Book Antiqua" w:hAnsi="Book Antiqua"/>
          <w:kern w:val="0"/>
          <w:sz w:val="24"/>
          <w:szCs w:val="24"/>
        </w:rPr>
        <w:t>a literature review to deepen the understanding of the subject.</w:t>
      </w:r>
      <w:r w:rsidR="00F016BF" w:rsidRPr="00662B99">
        <w:rPr>
          <w:rFonts w:ascii="Book Antiqua" w:hAnsi="Book Antiqua"/>
          <w:kern w:val="0"/>
          <w:sz w:val="24"/>
          <w:szCs w:val="24"/>
        </w:rPr>
        <w:t xml:space="preserve"> The information </w:t>
      </w:r>
      <w:r w:rsidR="001D5E43" w:rsidRPr="00662B99">
        <w:rPr>
          <w:rFonts w:ascii="Book Antiqua" w:hAnsi="Book Antiqua"/>
          <w:kern w:val="0"/>
          <w:sz w:val="24"/>
          <w:szCs w:val="24"/>
        </w:rPr>
        <w:t>included</w:t>
      </w:r>
      <w:r w:rsidR="00F016BF" w:rsidRPr="00662B99">
        <w:rPr>
          <w:rFonts w:ascii="Book Antiqua" w:hAnsi="Book Antiqua"/>
          <w:kern w:val="0"/>
          <w:sz w:val="24"/>
          <w:szCs w:val="24"/>
        </w:rPr>
        <w:t xml:space="preserve"> is worthwhile to the reader.</w:t>
      </w:r>
    </w:p>
    <w:p w:rsidR="00C0314C" w:rsidRDefault="00C0314C">
      <w:pPr>
        <w:widowControl/>
        <w:jc w:val="left"/>
        <w:rPr>
          <w:rFonts w:ascii="Book Antiqua" w:hAnsi="Book Antiqua"/>
          <w:kern w:val="0"/>
          <w:sz w:val="24"/>
          <w:szCs w:val="24"/>
        </w:rPr>
      </w:pPr>
      <w:r>
        <w:rPr>
          <w:rFonts w:ascii="Book Antiqua" w:hAnsi="Book Antiqua"/>
          <w:kern w:val="0"/>
          <w:sz w:val="24"/>
          <w:szCs w:val="24"/>
        </w:rPr>
        <w:br w:type="page"/>
      </w:r>
    </w:p>
    <w:p w:rsidR="00C0314C" w:rsidRPr="00662B99" w:rsidRDefault="00C0314C" w:rsidP="00C0314C">
      <w:pPr>
        <w:widowControl/>
        <w:snapToGrid w:val="0"/>
        <w:spacing w:line="360" w:lineRule="auto"/>
        <w:ind w:left="482" w:hangingChars="200" w:hanging="482"/>
        <w:rPr>
          <w:rFonts w:ascii="Book Antiqua" w:hAnsi="Book Antiqua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lastRenderedPageBreak/>
        <w:t>REFERENCES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1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Pilavaki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hourmouz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iziridou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kordalak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Zarampouk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Dreveleng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. Imaging of peripheral nerve sheath tumors with pathologic correlation: pictorial review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52</w:t>
      </w:r>
      <w:r w:rsidRPr="00C0314C">
        <w:rPr>
          <w:rFonts w:ascii="Book Antiqua" w:hAnsi="Book Antiqua" w:cs="宋体"/>
          <w:kern w:val="0"/>
          <w:sz w:val="24"/>
          <w:szCs w:val="24"/>
        </w:rPr>
        <w:t>: 229-239 [PMID: 15544900 DOI: 10.1016/j.ejrad.2003.12.00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2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Le 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Guellec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S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. [Nerve sheath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umour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]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5</w:t>
      </w:r>
      <w:r w:rsidRPr="00C0314C">
        <w:rPr>
          <w:rFonts w:ascii="Book Antiqua" w:hAnsi="Book Antiqua" w:cs="宋体"/>
          <w:kern w:val="0"/>
          <w:sz w:val="24"/>
          <w:szCs w:val="24"/>
        </w:rPr>
        <w:t>: 54-70 [PMID: 25541115 DOI: 10.1016/j.annpat.2014.11.00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Bhattacharyya AK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Perrin R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uh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. Peripheral nerve tumors: management strategies and molecular insight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Neuroonc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2004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69</w:t>
      </w:r>
      <w:r w:rsidRPr="00C0314C">
        <w:rPr>
          <w:rFonts w:ascii="Book Antiqua" w:hAnsi="Book Antiqua" w:cs="宋体"/>
          <w:kern w:val="0"/>
          <w:sz w:val="24"/>
          <w:szCs w:val="24"/>
        </w:rPr>
        <w:t>: 335-349 [PMID: 15527099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23/B:NEON.0000041891.39474.cb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Nishikawa T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Shimura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suyuguch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iyon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Yokosuka O. Contrast-enhanced harmonic EUS of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6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3</w:t>
      </w:r>
      <w:r w:rsidRPr="00C0314C">
        <w:rPr>
          <w:rFonts w:ascii="Book Antiqua" w:hAnsi="Book Antiqua" w:cs="宋体"/>
          <w:kern w:val="0"/>
          <w:sz w:val="24"/>
          <w:szCs w:val="24"/>
        </w:rPr>
        <w:t>: 463-464 [PMID: 26341855 DOI: 10.1016/j.gie.2015.08.04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Mourra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N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alv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, Arrive L. Incidental Finding of Cystic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imicking a Neuroendocrine Tumor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App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Immunohistochem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Morp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6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4</w:t>
      </w:r>
      <w:r w:rsidRPr="00C0314C">
        <w:rPr>
          <w:rFonts w:ascii="Book Antiqua" w:hAnsi="Book Antiqua" w:cs="宋体"/>
          <w:kern w:val="0"/>
          <w:sz w:val="24"/>
          <w:szCs w:val="24"/>
        </w:rPr>
        <w:t>: 149-150 [PMID: 25789539 DOI: 10.1097/pai.000000000000014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uma N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Ramirez DC, Young G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Niki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arpeh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amboa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ZM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Enlarging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 Case Report and Review of the Literature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rac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5</w:t>
      </w:r>
      <w:r w:rsidRPr="00C0314C">
        <w:rPr>
          <w:rFonts w:ascii="Book Antiqua" w:hAnsi="Book Antiqua" w:cs="宋体"/>
          <w:kern w:val="0"/>
          <w:sz w:val="24"/>
          <w:szCs w:val="24"/>
        </w:rPr>
        <w:t>: 793 [PMID: 26918099 DOI: 10.4081/cp.2015.793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7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Ohbatake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Y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Makino I, Kitagawa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Nakanu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Hayashi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Nakagawar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H, Miyashita T, Tajima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akamur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Ninomiy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I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Fushi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Fujimura T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Oht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. A case of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- The features in imaging studies compared with its pathological findings: Report of a cas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7</w:t>
      </w:r>
      <w:r w:rsidRPr="00C0314C">
        <w:rPr>
          <w:rFonts w:ascii="Book Antiqua" w:hAnsi="Book Antiqua" w:cs="宋体"/>
          <w:kern w:val="0"/>
          <w:sz w:val="24"/>
          <w:szCs w:val="24"/>
        </w:rPr>
        <w:t>: 265-270 [PMID: 26183748 DOI: 10.1007/s12328-014-0480-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8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Kim JY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Song JS, Park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yu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H, Song KB, Kim KP, Kim SC, Hong SM. Primary mesenchymal tumors of the pancreas: single-center experience over 16 year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ncreas</w:t>
      </w:r>
      <w:r w:rsidRPr="00C0314C">
        <w:rPr>
          <w:rFonts w:ascii="Book Antiqua" w:hAnsi="Book Antiqua" w:cs="宋体"/>
          <w:kern w:val="0"/>
          <w:sz w:val="24"/>
          <w:szCs w:val="24"/>
        </w:rPr>
        <w:t> 201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43</w:t>
      </w:r>
      <w:r w:rsidRPr="00C0314C">
        <w:rPr>
          <w:rFonts w:ascii="Book Antiqua" w:hAnsi="Book Antiqua" w:cs="宋体"/>
          <w:kern w:val="0"/>
          <w:sz w:val="24"/>
          <w:szCs w:val="24"/>
        </w:rPr>
        <w:t>: 959-968 [PMID: 24743377 DOI: 10.1097/mpa.000000000000013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lastRenderedPageBreak/>
        <w:t>9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J D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R S, K C, Devi NR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- a rare case report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Res</w:t>
      </w:r>
      <w:r w:rsidRPr="00C0314C">
        <w:rPr>
          <w:rFonts w:ascii="Book Antiqua" w:hAnsi="Book Antiqua" w:cs="宋体"/>
          <w:kern w:val="0"/>
          <w:sz w:val="24"/>
          <w:szCs w:val="24"/>
        </w:rPr>
        <w:t> 201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FD15-FD16 [PMID: 25177575 DOI: 10.7860/JCDR/2014/8465.464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10 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 case report and review of the literatur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Let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2741-2743 [PMID: 25364457 DOI: 10.3892/ol.2014.257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11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Val-Bernal JF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ayorg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edano-Tou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J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Schwannomatosi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resenting as pancreatic and submandibular gland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Res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rac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09</w:t>
      </w:r>
      <w:r w:rsidRPr="00C0314C">
        <w:rPr>
          <w:rFonts w:ascii="Book Antiqua" w:hAnsi="Book Antiqua" w:cs="宋体"/>
          <w:kern w:val="0"/>
          <w:sz w:val="24"/>
          <w:szCs w:val="24"/>
        </w:rPr>
        <w:t>: 817-822 [PMID: 24054034 DOI: 10.1016/j.prp.2013.08.009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12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Poosawang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W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iatkungwanka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 case report and review of literature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Med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Assoc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Thai</w:t>
      </w:r>
      <w:r w:rsidRPr="00C0314C">
        <w:rPr>
          <w:rFonts w:ascii="Book Antiqua" w:hAnsi="Book Antiqua" w:cs="宋体"/>
          <w:kern w:val="0"/>
          <w:sz w:val="24"/>
          <w:szCs w:val="24"/>
        </w:rPr>
        <w:t> 201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96</w:t>
      </w:r>
      <w:r w:rsidRPr="00C0314C">
        <w:rPr>
          <w:rFonts w:ascii="Book Antiqua" w:hAnsi="Book Antiqua" w:cs="宋体"/>
          <w:kern w:val="0"/>
          <w:sz w:val="24"/>
          <w:szCs w:val="24"/>
        </w:rPr>
        <w:t>: 112-116 [PMID: 23720987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13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Barresi L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Tarantino I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ranat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rain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. Endoscopic ultrasound-guided fine-needle aspiration diagnosis of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Dig Liver Dis</w:t>
      </w:r>
      <w:r w:rsidRPr="00C0314C">
        <w:rPr>
          <w:rFonts w:ascii="Book Antiqua" w:hAnsi="Book Antiqua" w:cs="宋体"/>
          <w:kern w:val="0"/>
          <w:sz w:val="24"/>
          <w:szCs w:val="24"/>
        </w:rPr>
        <w:t> 201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45</w:t>
      </w:r>
      <w:r w:rsidRPr="00C0314C">
        <w:rPr>
          <w:rFonts w:ascii="Book Antiqua" w:hAnsi="Book Antiqua" w:cs="宋体"/>
          <w:kern w:val="0"/>
          <w:sz w:val="24"/>
          <w:szCs w:val="24"/>
        </w:rPr>
        <w:t>: 523 [PMID: 23410733 DOI: 10.1016/j.dld.2013.01.00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14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Abu-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Zaid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A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Azzam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Abou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l-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haa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Alshammar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M, Amin T, Mohammed S. Pancreatic tail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in a 44-year-old male: a case report and literature review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Case Rep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Med</w:t>
      </w:r>
      <w:r w:rsidRPr="00C0314C">
        <w:rPr>
          <w:rFonts w:ascii="Book Antiqua" w:hAnsi="Book Antiqua" w:cs="宋体"/>
          <w:kern w:val="0"/>
          <w:sz w:val="24"/>
          <w:szCs w:val="24"/>
        </w:rPr>
        <w:t> 201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013</w:t>
      </w:r>
      <w:r w:rsidRPr="00C0314C">
        <w:rPr>
          <w:rFonts w:ascii="Book Antiqua" w:hAnsi="Book Antiqua" w:cs="宋体"/>
          <w:kern w:val="0"/>
          <w:sz w:val="24"/>
          <w:szCs w:val="24"/>
        </w:rPr>
        <w:t>: 416713 [PMID: 24371534 DOI: 10.1155/2013/416713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15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i Benedetto F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allari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paggiar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ecch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erun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E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Role of intraoperative ultrasonography for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2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05</w:t>
      </w:r>
      <w:r w:rsidRPr="00C0314C">
        <w:rPr>
          <w:rFonts w:ascii="Book Antiqua" w:hAnsi="Book Antiqua" w:cs="宋体"/>
          <w:kern w:val="0"/>
          <w:sz w:val="24"/>
          <w:szCs w:val="24"/>
        </w:rPr>
        <w:t>: 859-860 [PMID: 22215475 DOI: 10.1002/jso.21979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16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Moriya T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Kimura W, Hirai I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akeshit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ezuk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Watanabe T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izutan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Fuse A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Case report and an updated 30-year review of the literature yielding 47 case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2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8</w:t>
      </w:r>
      <w:r w:rsidRPr="00C0314C">
        <w:rPr>
          <w:rFonts w:ascii="Book Antiqua" w:hAnsi="Book Antiqua" w:cs="宋体"/>
          <w:kern w:val="0"/>
          <w:sz w:val="24"/>
          <w:szCs w:val="24"/>
        </w:rPr>
        <w:t>: 1538-1544 [PMID: 22509087 DOI: 10.3748/wjg.v18.i13.153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17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Paik KY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Choi S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e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S, Choi DW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olid tumors of the pancreas can put on a mask through cystic change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1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9</w:t>
      </w:r>
      <w:r w:rsidRPr="00C0314C">
        <w:rPr>
          <w:rFonts w:ascii="Book Antiqua" w:hAnsi="Book Antiqua" w:cs="宋体"/>
          <w:kern w:val="0"/>
          <w:sz w:val="24"/>
          <w:szCs w:val="24"/>
        </w:rPr>
        <w:t>: 79 [PMID: 21771323 DOI: 10.1186/1477-7819-9-79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lastRenderedPageBreak/>
        <w:t>18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Kim G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Choi YS, Kim HJ, Do JH, Park ES. Pancreatic benign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combined with hemorrhage in an internal cyst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J Dig Dis</w:t>
      </w:r>
      <w:r w:rsidRPr="00C0314C">
        <w:rPr>
          <w:rFonts w:ascii="Book Antiqua" w:hAnsi="Book Antiqua" w:cs="宋体"/>
          <w:kern w:val="0"/>
          <w:sz w:val="24"/>
          <w:szCs w:val="24"/>
        </w:rPr>
        <w:t> 2011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2</w:t>
      </w:r>
      <w:r w:rsidRPr="00C0314C">
        <w:rPr>
          <w:rFonts w:ascii="Book Antiqua" w:hAnsi="Book Antiqua" w:cs="宋体"/>
          <w:kern w:val="0"/>
          <w:sz w:val="24"/>
          <w:szCs w:val="24"/>
        </w:rPr>
        <w:t>: 138-141 [PMID: 21401900 DOI: 10.1111/j.1751-2980.2011.00489.x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19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Liegl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B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od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Martin D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sybrovskyy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Lackne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eham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.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icrocyst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/reticular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: a potential diagnostic pitfall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1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61</w:t>
      </w:r>
      <w:r w:rsidRPr="00C0314C">
        <w:rPr>
          <w:rFonts w:ascii="Book Antiqua" w:hAnsi="Book Antiqua" w:cs="宋体"/>
          <w:kern w:val="0"/>
          <w:sz w:val="24"/>
          <w:szCs w:val="24"/>
        </w:rPr>
        <w:t>: 88-92 [PMID: 21255185 DOI: 10.1111/j.1440-1827.2010.02614.x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0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Kinhal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VA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Ravishanka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elapure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I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Jayaprakash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, Range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ow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BC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Report of a case and review of literature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Indian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72</w:t>
      </w:r>
      <w:r w:rsidRPr="00C0314C">
        <w:rPr>
          <w:rFonts w:ascii="Book Antiqua" w:hAnsi="Book Antiqua" w:cs="宋体"/>
          <w:kern w:val="0"/>
          <w:sz w:val="24"/>
          <w:szCs w:val="24"/>
        </w:rPr>
        <w:t>: 296-298 [PMID: 23133276 DOI: 10.1007/s12262-010-0112-6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21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orsey F</w:t>
      </w:r>
      <w:r w:rsidRPr="00C0314C">
        <w:rPr>
          <w:rFonts w:ascii="Book Antiqua" w:hAnsi="Book Antiqua" w:cs="宋体"/>
          <w:kern w:val="0"/>
          <w:sz w:val="24"/>
          <w:szCs w:val="24"/>
        </w:rPr>
        <w:t>, Taggart MW, Fisher WE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Image of the month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Arch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45</w:t>
      </w:r>
      <w:r w:rsidRPr="00C0314C">
        <w:rPr>
          <w:rFonts w:ascii="Book Antiqua" w:hAnsi="Book Antiqua" w:cs="宋体"/>
          <w:kern w:val="0"/>
          <w:sz w:val="24"/>
          <w:szCs w:val="24"/>
        </w:rPr>
        <w:t>: 913-914 [PMID: 20855766 DOI: 10.1001/archsurg.2010.172-a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2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Stojanovic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MP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Radojkov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Jerem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L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Zlat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V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tanojev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Z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Jovanov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ostov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at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VP. Malignant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 involving transversal colon treated with en-bloc resection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6</w:t>
      </w:r>
      <w:r w:rsidRPr="00C0314C">
        <w:rPr>
          <w:rFonts w:ascii="Book Antiqua" w:hAnsi="Book Antiqua" w:cs="宋体"/>
          <w:kern w:val="0"/>
          <w:sz w:val="24"/>
          <w:szCs w:val="24"/>
        </w:rPr>
        <w:t>: 119-122 [PMID: 2003945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3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Suzuki S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aj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Koike N, Harada N, Hayashi T, Suzuki M, </w:t>
      </w:r>
      <w:proofErr w:type="spellStart"/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Hanyu</w:t>
      </w:r>
      <w:proofErr w:type="spellEnd"/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F, Ban S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 case report and literature review with special reference to imaging feature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JOP</w:t>
      </w:r>
      <w:r w:rsidRPr="00C0314C">
        <w:rPr>
          <w:rFonts w:ascii="Book Antiqua" w:hAnsi="Book Antiqua" w:cs="宋体"/>
          <w:kern w:val="0"/>
          <w:sz w:val="24"/>
          <w:szCs w:val="24"/>
        </w:rPr>
        <w:t> 201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1</w:t>
      </w:r>
      <w:r w:rsidRPr="00C0314C">
        <w:rPr>
          <w:rFonts w:ascii="Book Antiqua" w:hAnsi="Book Antiqua" w:cs="宋体"/>
          <w:kern w:val="0"/>
          <w:sz w:val="24"/>
          <w:szCs w:val="24"/>
        </w:rPr>
        <w:t>: 31-35 [PMID: 20065549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4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Aggarwal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atsang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B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hukl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Lahot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B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athu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aheshwar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. Rare asymptomatic presentations of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in early adolescence: three cases with review of literatur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203-206 [PMID: 20167297 DOI: 10.1016/j.ijsu.2010.01.01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25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Oshima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Yachi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Suzuki Y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in a 32-year-old woman mimicking a solid-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seudopapillary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eoplasm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Hepat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1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e1-e2 [PMID: 19501191 DOI: 10.1016/j.cgh.2009.05.03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6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Mummadi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RR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Nealo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W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Artifo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EL, Fleming JB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hutan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S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resenting as a cystic lesion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lastRenderedPageBreak/>
        <w:t>Endos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9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69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: 341;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discussi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341 [PMID: 19185694 DOI: 10.1016/j.gie.2008.08.036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7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Gupta A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ubh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, Mittal VK, Jacobs MJ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literature review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Edu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2009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66</w:t>
      </w:r>
      <w:r w:rsidRPr="00C0314C">
        <w:rPr>
          <w:rFonts w:ascii="Book Antiqua" w:hAnsi="Book Antiqua" w:cs="宋体"/>
          <w:kern w:val="0"/>
          <w:sz w:val="24"/>
          <w:szCs w:val="24"/>
        </w:rPr>
        <w:t>: 168-173 [PMID: 19712917 DOI: 10.1016/j.jsurg.2008.12.00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8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Li S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Ai SZ, Owens C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ulesz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.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Intrapancreat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diagnosed by endoscopic ultrasound-guided fine-needle aspiration cytology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ytopat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9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7</w:t>
      </w:r>
      <w:r w:rsidRPr="00C0314C">
        <w:rPr>
          <w:rFonts w:ascii="Book Antiqua" w:hAnsi="Book Antiqua" w:cs="宋体"/>
          <w:kern w:val="0"/>
          <w:sz w:val="24"/>
          <w:szCs w:val="24"/>
        </w:rPr>
        <w:t>: 132-135 [PMID: 19031416 DOI: 10.1002/dc.20985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29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Tafe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LJ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uriawinat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A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Cystic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in a 46-year-old man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8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2</w:t>
      </w:r>
      <w:r w:rsidRPr="00C0314C">
        <w:rPr>
          <w:rFonts w:ascii="Book Antiqua" w:hAnsi="Book Antiqua" w:cs="宋体"/>
          <w:kern w:val="0"/>
          <w:sz w:val="24"/>
          <w:szCs w:val="24"/>
        </w:rPr>
        <w:t>: 296-300 [PMID: 18621000 DOI: 10.1016/j.anndiagpath.2006.12.017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0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Hirabayashi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K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Yasuda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Umemur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Itoh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Itoh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Yazaw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Imaizum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Osamur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Y. Cytological features of the cystic fluid of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with cystic degeneration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A case report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JOP</w:t>
      </w:r>
      <w:r w:rsidRPr="00C0314C">
        <w:rPr>
          <w:rFonts w:ascii="Book Antiqua" w:hAnsi="Book Antiqua" w:cs="宋体"/>
          <w:kern w:val="0"/>
          <w:sz w:val="24"/>
          <w:szCs w:val="24"/>
        </w:rPr>
        <w:t> 2008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9</w:t>
      </w:r>
      <w:r w:rsidRPr="00C0314C">
        <w:rPr>
          <w:rFonts w:ascii="Book Antiqua" w:hAnsi="Book Antiqua" w:cs="宋体"/>
          <w:kern w:val="0"/>
          <w:sz w:val="24"/>
          <w:szCs w:val="24"/>
        </w:rPr>
        <w:t>: 203-208 [PMID: 1832693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1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Okuma T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irot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Nitta H, Saito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Yag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, Ida S, Okamura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hikamot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Iya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akamor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anemitsu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Baba H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report of a cas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Today</w:t>
      </w:r>
      <w:r w:rsidRPr="00C0314C">
        <w:rPr>
          <w:rFonts w:ascii="Book Antiqua" w:hAnsi="Book Antiqua" w:cs="宋体"/>
          <w:kern w:val="0"/>
          <w:sz w:val="24"/>
          <w:szCs w:val="24"/>
        </w:rPr>
        <w:t> 2008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8</w:t>
      </w:r>
      <w:r w:rsidRPr="00C0314C">
        <w:rPr>
          <w:rFonts w:ascii="Book Antiqua" w:hAnsi="Book Antiqua" w:cs="宋体"/>
          <w:kern w:val="0"/>
          <w:sz w:val="24"/>
          <w:szCs w:val="24"/>
        </w:rPr>
        <w:t>: 266-270 [PMID: 18307004 DOI: 10.1007/s00595-007-3611-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2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Tofigh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A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ashem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ona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BN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olhjo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F. Rare presentation of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 case report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J Med Case Rep</w:t>
      </w:r>
      <w:r w:rsidRPr="00C0314C">
        <w:rPr>
          <w:rFonts w:ascii="Book Antiqua" w:hAnsi="Book Antiqua" w:cs="宋体"/>
          <w:kern w:val="0"/>
          <w:sz w:val="24"/>
          <w:szCs w:val="24"/>
        </w:rPr>
        <w:t> 2008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</w:t>
      </w:r>
      <w:r w:rsidRPr="00C0314C">
        <w:rPr>
          <w:rFonts w:ascii="Book Antiqua" w:hAnsi="Book Antiqua" w:cs="宋体"/>
          <w:kern w:val="0"/>
          <w:sz w:val="24"/>
          <w:szCs w:val="24"/>
        </w:rPr>
        <w:t>: 268 [PMID: 18694526 DOI: 10.1186/1752-1947-2-26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33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Fasanella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KE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Lee K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aushik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. Clinical challenges and images in GI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Benign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tic head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ogy</w:t>
      </w:r>
      <w:r w:rsidRPr="00C0314C">
        <w:rPr>
          <w:rFonts w:ascii="Book Antiqua" w:hAnsi="Book Antiqua" w:cs="宋体"/>
          <w:kern w:val="0"/>
          <w:sz w:val="24"/>
          <w:szCs w:val="24"/>
        </w:rPr>
        <w:t> 2007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32</w:t>
      </w:r>
      <w:r w:rsidRPr="00C0314C">
        <w:rPr>
          <w:rFonts w:ascii="Book Antiqua" w:hAnsi="Book Antiqua" w:cs="宋体"/>
          <w:kern w:val="0"/>
          <w:sz w:val="24"/>
          <w:szCs w:val="24"/>
        </w:rPr>
        <w:t>: 489, 830 [PMID: 17261290 DOI: 10.1053/j.gastro.2007.01.015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4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i Benedetto F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paggiar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De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Ruv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asett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ontalt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Quntin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C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allari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, Di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andr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ostantin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erun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E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body involving the splenic vein: case report and review of the literatur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7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3</w:t>
      </w:r>
      <w:r w:rsidRPr="00C0314C">
        <w:rPr>
          <w:rFonts w:ascii="Book Antiqua" w:hAnsi="Book Antiqua" w:cs="宋体"/>
          <w:kern w:val="0"/>
          <w:sz w:val="24"/>
          <w:szCs w:val="24"/>
        </w:rPr>
        <w:t>: 926-928 [PMID: 17049200 DOI: 10.1016/j.ejso.2006.09.01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lastRenderedPageBreak/>
        <w:t>35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Yu RS</w:t>
      </w:r>
      <w:r w:rsidRPr="00C0314C">
        <w:rPr>
          <w:rFonts w:ascii="Book Antiqua" w:hAnsi="Book Antiqua" w:cs="宋体"/>
          <w:kern w:val="0"/>
          <w:sz w:val="24"/>
          <w:szCs w:val="24"/>
        </w:rPr>
        <w:t>, Sun JZ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CT findings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Abdom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Imaging</w:t>
      </w:r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2006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1</w:t>
      </w:r>
      <w:r w:rsidRPr="00C0314C">
        <w:rPr>
          <w:rFonts w:ascii="Book Antiqua" w:hAnsi="Book Antiqua" w:cs="宋体"/>
          <w:kern w:val="0"/>
          <w:sz w:val="24"/>
          <w:szCs w:val="24"/>
        </w:rPr>
        <w:t>: 103-105 [PMID: 16132429 DOI: 10.1007/s00261-005-0345-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6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Wu YL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Yan HC, Chen LR, Chen J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a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L, Li JT. Pancreatic benign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reated by simple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enucleatio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case report and review of literature.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ncreas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200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1</w:t>
      </w:r>
      <w:r w:rsidRPr="00C0314C">
        <w:rPr>
          <w:rFonts w:ascii="Book Antiqua" w:hAnsi="Book Antiqua" w:cs="宋体"/>
          <w:kern w:val="0"/>
          <w:sz w:val="24"/>
          <w:szCs w:val="24"/>
        </w:rPr>
        <w:t>: 286-288 [PMID: 16163062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97/01.mpa.0000169727.94230.af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7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Novellas S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hevallie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, Saint Paul MC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ugenheim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runeto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N. MRI features of a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Imaging</w:t>
      </w:r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2005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9</w:t>
      </w:r>
      <w:r w:rsidRPr="00C0314C">
        <w:rPr>
          <w:rFonts w:ascii="Book Antiqua" w:hAnsi="Book Antiqua" w:cs="宋体"/>
          <w:kern w:val="0"/>
          <w:sz w:val="24"/>
          <w:szCs w:val="24"/>
        </w:rPr>
        <w:t>: 434-436 [PMID: 16274899 DOI: 10.1016/j.clinimag.2005.04.017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8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Soumaoro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LT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eramot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Kawamura T, Nakamura N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ana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T, Sugihara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Ari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. Benign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9</w:t>
      </w:r>
      <w:r w:rsidRPr="00C0314C">
        <w:rPr>
          <w:rFonts w:ascii="Book Antiqua" w:hAnsi="Book Antiqua" w:cs="宋体"/>
          <w:kern w:val="0"/>
          <w:sz w:val="24"/>
          <w:szCs w:val="24"/>
        </w:rPr>
        <w:t>: 288-290 [PMID: 15694826 DOI: 10.1016/j.gassur.2004.09.057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39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Bui TD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Nguyen T, Huerta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u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Hsiang D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A case report and review of the literature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JOP</w:t>
      </w:r>
      <w:r w:rsidRPr="00C0314C">
        <w:rPr>
          <w:rFonts w:ascii="Book Antiqua" w:hAnsi="Book Antiqua" w:cs="宋体"/>
          <w:kern w:val="0"/>
          <w:sz w:val="24"/>
          <w:szCs w:val="24"/>
        </w:rPr>
        <w:t> 200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5</w:t>
      </w:r>
      <w:r w:rsidRPr="00C0314C">
        <w:rPr>
          <w:rFonts w:ascii="Book Antiqua" w:hAnsi="Book Antiqua" w:cs="宋体"/>
          <w:kern w:val="0"/>
          <w:sz w:val="24"/>
          <w:szCs w:val="24"/>
        </w:rPr>
        <w:t>: 520-526 [PMID: 15536295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0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Akiyoshi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T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Ueda Y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Yana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Yamaguchi H, Kawamoto M, Toyoda K, Hayashi T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Ohuchid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.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elanot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: report of a cas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Today</w:t>
      </w:r>
      <w:r w:rsidRPr="00C0314C">
        <w:rPr>
          <w:rFonts w:ascii="Book Antiqua" w:hAnsi="Book Antiqua" w:cs="宋体"/>
          <w:kern w:val="0"/>
          <w:sz w:val="24"/>
          <w:szCs w:val="24"/>
        </w:rPr>
        <w:t> 200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4</w:t>
      </w:r>
      <w:r w:rsidRPr="00C0314C">
        <w:rPr>
          <w:rFonts w:ascii="Book Antiqua" w:hAnsi="Book Antiqua" w:cs="宋体"/>
          <w:kern w:val="0"/>
          <w:sz w:val="24"/>
          <w:szCs w:val="24"/>
        </w:rPr>
        <w:t>: 550-553 [PMID: 15170556 DOI: 10.1007/s00595-004-2744-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1 </w:t>
      </w:r>
      <w:proofErr w:type="gram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von</w:t>
      </w:r>
      <w:proofErr w:type="gram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obschuetz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E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Walch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Werner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op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UT, Adam U. Giant ancient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pancreatic head treated by extended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ancreatoduodenectomy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ncreatology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4</w:t>
      </w:r>
      <w:r w:rsidRPr="00C0314C">
        <w:rPr>
          <w:rFonts w:ascii="Book Antiqua" w:hAnsi="Book Antiqua" w:cs="宋体"/>
          <w:kern w:val="0"/>
          <w:sz w:val="24"/>
          <w:szCs w:val="24"/>
        </w:rPr>
        <w:t>: 505-508 [PMID: 15316226 DOI: 10.1159/000080247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2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Paranjape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C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Johnson SR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hwaj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Goldman H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ruska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B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ant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DW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Clinical characteristics, treatment, and outcome of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2004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706-712 [PMID: 15358332 DOI: 10.1016/j.gassur.2004.05.01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3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Tan G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Vitell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Morrison C, Frankel WL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Cys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200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7</w:t>
      </w:r>
      <w:r w:rsidRPr="00C0314C">
        <w:rPr>
          <w:rFonts w:ascii="Book Antiqua" w:hAnsi="Book Antiqua" w:cs="宋体"/>
          <w:kern w:val="0"/>
          <w:sz w:val="24"/>
          <w:szCs w:val="24"/>
        </w:rPr>
        <w:t>: 285-291 [PMID: 14571430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16/S1092-9134(03)00082-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lastRenderedPageBreak/>
        <w:t>44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Almo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K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ravers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LW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n uncommon but important entity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2001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5</w:t>
      </w:r>
      <w:r w:rsidRPr="00C0314C">
        <w:rPr>
          <w:rFonts w:ascii="Book Antiqua" w:hAnsi="Book Antiqua" w:cs="宋体"/>
          <w:kern w:val="0"/>
          <w:sz w:val="24"/>
          <w:szCs w:val="24"/>
        </w:rPr>
        <w:t>: 359-363 [PMID: 11985975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16/S1091-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255X(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01)80062-7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45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Lee JS</w:t>
      </w:r>
      <w:r w:rsidRPr="00C0314C">
        <w:rPr>
          <w:rFonts w:ascii="Book Antiqua" w:hAnsi="Book Antiqua" w:cs="宋体"/>
          <w:kern w:val="0"/>
          <w:sz w:val="24"/>
          <w:szCs w:val="24"/>
        </w:rPr>
        <w:t>, Kim HS, Jung JJ, Han SW, Kim YB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Ancient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 mimicking a cystic tumor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Virchows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Arch</w:t>
      </w:r>
      <w:r w:rsidRPr="00C0314C">
        <w:rPr>
          <w:rFonts w:ascii="Book Antiqua" w:hAnsi="Book Antiqua" w:cs="宋体"/>
          <w:kern w:val="0"/>
          <w:sz w:val="24"/>
          <w:szCs w:val="24"/>
        </w:rPr>
        <w:t> 2001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439</w:t>
      </w:r>
      <w:r w:rsidRPr="00C0314C">
        <w:rPr>
          <w:rFonts w:ascii="Book Antiqua" w:hAnsi="Book Antiqua" w:cs="宋体"/>
          <w:kern w:val="0"/>
          <w:sz w:val="24"/>
          <w:szCs w:val="24"/>
        </w:rPr>
        <w:t>: 697-699 [PMID: 11764392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07/s00428010049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6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Morita S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Okuda J, Sumiyoshi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aketan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origuch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atsu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anigaw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report of a case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Today</w:t>
      </w:r>
      <w:r w:rsidRPr="00C0314C">
        <w:rPr>
          <w:rFonts w:ascii="Book Antiqua" w:hAnsi="Book Antiqua" w:cs="宋体"/>
          <w:kern w:val="0"/>
          <w:sz w:val="24"/>
          <w:szCs w:val="24"/>
        </w:rPr>
        <w:t> 1999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9</w:t>
      </w:r>
      <w:r w:rsidRPr="00C0314C">
        <w:rPr>
          <w:rFonts w:ascii="Book Antiqua" w:hAnsi="Book Antiqua" w:cs="宋体"/>
          <w:kern w:val="0"/>
          <w:sz w:val="24"/>
          <w:szCs w:val="24"/>
        </w:rPr>
        <w:t>: 1093-1097 [PMID: 10554337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07/s00595005065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7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Brown SZ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Owen DA, O'Connell JX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udamore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CH.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: a report of two cases and a review of the literature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Mod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98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1</w:t>
      </w:r>
      <w:r w:rsidRPr="00C0314C">
        <w:rPr>
          <w:rFonts w:ascii="Book Antiqua" w:hAnsi="Book Antiqua" w:cs="宋体"/>
          <w:kern w:val="0"/>
          <w:sz w:val="24"/>
          <w:szCs w:val="24"/>
        </w:rPr>
        <w:t>: 1178-1182 [PMID: 987264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8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Hsiao WC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Lin PW, Chang KC. Benign retroperitoneal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imicking a pancreatic cystic tumor: case report and literature review.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Hepatogastroenterology</w:t>
      </w:r>
      <w:proofErr w:type="spellEnd"/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1998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45</w:t>
      </w:r>
      <w:r w:rsidRPr="00C0314C">
        <w:rPr>
          <w:rFonts w:ascii="Book Antiqua" w:hAnsi="Book Antiqua" w:cs="宋体"/>
          <w:kern w:val="0"/>
          <w:sz w:val="24"/>
          <w:szCs w:val="24"/>
        </w:rPr>
        <w:t>: 2418-2420 [PMID: 9951935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49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Feldman L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hilpott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LE, Reinhold C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Duguid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WP, Rosenberg L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report of two cases and review of the literature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ncreas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1997;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5</w:t>
      </w:r>
      <w:r w:rsidRPr="00C0314C">
        <w:rPr>
          <w:rFonts w:ascii="Book Antiqua" w:hAnsi="Book Antiqua" w:cs="宋体"/>
          <w:kern w:val="0"/>
          <w:sz w:val="24"/>
          <w:szCs w:val="24"/>
        </w:rPr>
        <w:t>: 99-105 [PMID: 9211499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97/00006676-199707000-00014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0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Ferrozzi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F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ov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arlasch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.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report of three cases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9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50</w:t>
      </w:r>
      <w:r w:rsidRPr="00C0314C">
        <w:rPr>
          <w:rFonts w:ascii="Book Antiqua" w:hAnsi="Book Antiqua" w:cs="宋体"/>
          <w:kern w:val="0"/>
          <w:sz w:val="24"/>
          <w:szCs w:val="24"/>
        </w:rPr>
        <w:t>: 492-495 [PMID: 7614798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16/S0009-9260(05)83168-X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1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Sugiyama 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Kimura W, Kuroda A, Muto T.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rising from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eripancreat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erve plexu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AJR Am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Roentgen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9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65</w:t>
      </w:r>
      <w:r w:rsidRPr="00C0314C">
        <w:rPr>
          <w:rFonts w:ascii="Book Antiqua" w:hAnsi="Book Antiqua" w:cs="宋体"/>
          <w:kern w:val="0"/>
          <w:sz w:val="24"/>
          <w:szCs w:val="24"/>
        </w:rPr>
        <w:t>: 232 [PMID: 7785620 DOI: 10.2214/ajr.165.1.778562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2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Steven K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urcharth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F, Holm N, Pedersen IK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Single stage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ancreaticoduodenectomy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(Whipple's procedure), radical cystectomy and bladder substitution with the urethral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Kock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eservoir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Case report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cand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Uro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Nephr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94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8</w:t>
      </w:r>
      <w:r w:rsidRPr="00C0314C">
        <w:rPr>
          <w:rFonts w:ascii="Book Antiqua" w:hAnsi="Book Antiqua" w:cs="宋体"/>
          <w:kern w:val="0"/>
          <w:sz w:val="24"/>
          <w:szCs w:val="24"/>
        </w:rPr>
        <w:t>: 199-200 [PMID: 7939474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3109/0036559940918050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lastRenderedPageBreak/>
        <w:t>53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Melato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uccon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aru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W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pivach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erull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Mucell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P. The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n uncommon type of cystic lesion of the pancreas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Ital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1993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5</w:t>
      </w:r>
      <w:r w:rsidRPr="00C0314C">
        <w:rPr>
          <w:rFonts w:ascii="Book Antiqua" w:hAnsi="Book Antiqua" w:cs="宋体"/>
          <w:kern w:val="0"/>
          <w:sz w:val="24"/>
          <w:szCs w:val="24"/>
        </w:rPr>
        <w:t>: 385-387 [PMID: 8280901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54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avid S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arki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S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ncreas</w:t>
      </w:r>
      <w:r w:rsidRPr="00C0314C">
        <w:rPr>
          <w:rFonts w:ascii="Book Antiqua" w:hAnsi="Book Antiqua" w:cs="宋体"/>
          <w:kern w:val="0"/>
          <w:sz w:val="24"/>
          <w:szCs w:val="24"/>
        </w:rPr>
        <w:t> 199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274-276 [PMID: 8460103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97/00006676-199303000-0002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5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Urban BA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Fishman E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ruba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H, Cameron JL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CT findings in cys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ompu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Assist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Tomog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1992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6</w:t>
      </w:r>
      <w:r w:rsidRPr="00C0314C">
        <w:rPr>
          <w:rFonts w:ascii="Book Antiqua" w:hAnsi="Book Antiqua" w:cs="宋体"/>
          <w:kern w:val="0"/>
          <w:sz w:val="24"/>
          <w:szCs w:val="24"/>
        </w:rPr>
        <w:t>: 492-493 [PMID: 1592939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97/00004728-199205000-0003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56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Burd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DA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Tyag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G, Bader DA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Benign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AJR Am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Roentgen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92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59</w:t>
      </w:r>
      <w:r w:rsidRPr="00C0314C">
        <w:rPr>
          <w:rFonts w:ascii="Book Antiqua" w:hAnsi="Book Antiqua" w:cs="宋体"/>
          <w:kern w:val="0"/>
          <w:sz w:val="24"/>
          <w:szCs w:val="24"/>
        </w:rPr>
        <w:t>: 675 [PMID: 1503050 DOI: 10.2214/ajr.159.3.150305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57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Coombs RJ</w:t>
      </w:r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Case of the season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Malignant neurogenic tumor of duodenum and pancreas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em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Roentgen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9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5</w:t>
      </w:r>
      <w:r w:rsidRPr="00C0314C">
        <w:rPr>
          <w:rFonts w:ascii="Book Antiqua" w:hAnsi="Book Antiqua" w:cs="宋体"/>
          <w:kern w:val="0"/>
          <w:sz w:val="24"/>
          <w:szCs w:val="24"/>
        </w:rPr>
        <w:t>: 127-129 [PMID: 2112269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16/0037-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198X(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90)90045-6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8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Liessi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arbazz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artor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F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abbadi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apinell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. CT and MR imaging of melanocy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; report of three cases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Radi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1990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1</w:t>
      </w:r>
      <w:r w:rsidRPr="00C0314C">
        <w:rPr>
          <w:rFonts w:ascii="Book Antiqua" w:hAnsi="Book Antiqua" w:cs="宋体"/>
          <w:kern w:val="0"/>
          <w:sz w:val="24"/>
          <w:szCs w:val="24"/>
        </w:rPr>
        <w:t>: 138-142 [PMID: 2253635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16/0720-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048X(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90)90163-6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59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Walsh MM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randspige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. Gastrointestinal bleeding due to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complicating von Recklinghausen's disease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Gastroenterology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1989;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97</w:t>
      </w:r>
      <w:r w:rsidRPr="00C0314C">
        <w:rPr>
          <w:rFonts w:ascii="Book Antiqua" w:hAnsi="Book Antiqua" w:cs="宋体"/>
          <w:kern w:val="0"/>
          <w:sz w:val="24"/>
          <w:szCs w:val="24"/>
        </w:rPr>
        <w:t>: 1550-1551 [PMID: 2511055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16/0016-5085(89)90402-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0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Eggermont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A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Vuzevsk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V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uisma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, De Jong K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Jeeke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. Solitary malignant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of the pancreas: report of a case and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ultrastructura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examination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87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36</w:t>
      </w:r>
      <w:r w:rsidRPr="00C0314C">
        <w:rPr>
          <w:rFonts w:ascii="Book Antiqua" w:hAnsi="Book Antiqua" w:cs="宋体"/>
          <w:kern w:val="0"/>
          <w:sz w:val="24"/>
          <w:szCs w:val="24"/>
        </w:rPr>
        <w:t>: 21-25 [PMID: 3626558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02/jso.2930360106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1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Móller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Pedersen V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ede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raem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N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A solitary malignant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mimicking a pancreat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pseudocyst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A case report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Acta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hir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Scand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82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48</w:t>
      </w:r>
      <w:r w:rsidRPr="00C0314C">
        <w:rPr>
          <w:rFonts w:ascii="Book Antiqua" w:hAnsi="Book Antiqua" w:cs="宋体"/>
          <w:kern w:val="0"/>
          <w:sz w:val="24"/>
          <w:szCs w:val="24"/>
        </w:rPr>
        <w:t>: 697-698 [PMID: 7170905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2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as Gupta TK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rasfield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D, Strong EW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Hajdu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SI. 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 xml:space="preserve">Benign solitary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(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neurilemom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)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ancer</w:t>
      </w:r>
      <w:r w:rsidRPr="00C0314C">
        <w:rPr>
          <w:rFonts w:ascii="Book Antiqua" w:hAnsi="Book Antiqua" w:cs="宋体"/>
          <w:kern w:val="0"/>
          <w:sz w:val="24"/>
          <w:szCs w:val="24"/>
        </w:rPr>
        <w:t> 1969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4</w:t>
      </w:r>
      <w:r w:rsidRPr="00C0314C">
        <w:rPr>
          <w:rFonts w:ascii="Book Antiqua" w:hAnsi="Book Antiqua" w:cs="宋体"/>
          <w:kern w:val="0"/>
          <w:sz w:val="24"/>
          <w:szCs w:val="24"/>
        </w:rPr>
        <w:t>: 355-366 [PMID: 5796779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1002/1097-0142(196908)24:2&lt;355:</w:t>
      </w: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:AID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-CNCR2820240218&gt;3.0.CO;2-2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lastRenderedPageBreak/>
        <w:t>63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Das Gupta TK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Brasfield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RD. Tumors of peripheral nerve origin: benign and malignant solitary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CA Cancer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>1970</w:t>
      </w:r>
      <w:r w:rsidRPr="00C0314C">
        <w:rPr>
          <w:rFonts w:ascii="Book Antiqua" w:hAnsi="Book Antiqua" w:cs="宋体"/>
          <w:kern w:val="0"/>
          <w:sz w:val="24"/>
          <w:szCs w:val="24"/>
        </w:rPr>
        <w:t>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20</w:t>
      </w:r>
      <w:r w:rsidRPr="00C0314C">
        <w:rPr>
          <w:rFonts w:ascii="Book Antiqua" w:hAnsi="Book Antiqua" w:cs="宋体"/>
          <w:kern w:val="0"/>
          <w:sz w:val="24"/>
          <w:szCs w:val="24"/>
        </w:rPr>
        <w:t>: 228-233 [PMID: 4316984</w:t>
      </w:r>
      <w:r w:rsidRPr="00C0314C">
        <w:rPr>
          <w:rFonts w:ascii="Book Antiqua" w:hAnsi="Book Antiqua" w:cs="宋体" w:hint="eastAsia"/>
          <w:kern w:val="0"/>
          <w:sz w:val="24"/>
          <w:szCs w:val="24"/>
        </w:rPr>
        <w:t xml:space="preserve"> </w:t>
      </w:r>
      <w:r w:rsidRPr="00C0314C">
        <w:rPr>
          <w:rFonts w:ascii="Book Antiqua" w:hAnsi="Book Antiqua" w:cs="宋体"/>
          <w:kern w:val="0"/>
          <w:sz w:val="24"/>
          <w:szCs w:val="24"/>
        </w:rPr>
        <w:t>DOI: 10.3322/canjclin.20.4.228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proofErr w:type="gramStart"/>
      <w:r w:rsidRPr="00C0314C">
        <w:rPr>
          <w:rFonts w:ascii="Book Antiqua" w:hAnsi="Book Antiqua" w:cs="宋体"/>
          <w:kern w:val="0"/>
          <w:sz w:val="24"/>
          <w:szCs w:val="24"/>
        </w:rPr>
        <w:t>64 </w:t>
      </w:r>
      <w:proofErr w:type="spellStart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Abell</w:t>
      </w:r>
      <w:proofErr w:type="spellEnd"/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 xml:space="preserve"> MR</w:t>
      </w:r>
      <w:r w:rsidRPr="00C0314C">
        <w:rPr>
          <w:rFonts w:ascii="Book Antiqua" w:hAnsi="Book Antiqua" w:cs="宋体"/>
          <w:kern w:val="0"/>
          <w:sz w:val="24"/>
          <w:szCs w:val="24"/>
        </w:rPr>
        <w:t>, Hart WR, Olson JR. Tumors of the peripheral nervous system.</w:t>
      </w:r>
      <w:proofErr w:type="gramEnd"/>
      <w:r w:rsidRPr="00C0314C">
        <w:rPr>
          <w:rFonts w:ascii="Book Antiqua" w:hAnsi="Book Antiqua" w:cs="宋体"/>
          <w:kern w:val="0"/>
          <w:sz w:val="24"/>
          <w:szCs w:val="24"/>
        </w:rPr>
        <w:t>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Hum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 1970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1</w:t>
      </w:r>
      <w:r w:rsidRPr="00C0314C">
        <w:rPr>
          <w:rFonts w:ascii="Book Antiqua" w:hAnsi="Book Antiqua" w:cs="宋体"/>
          <w:kern w:val="0"/>
          <w:sz w:val="24"/>
          <w:szCs w:val="24"/>
        </w:rPr>
        <w:t>: 503-551 [PMID: 4330996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5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Fu H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Lu B. Giant retroperitoneal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a case report. 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 xml:space="preserve"> Med</w:t>
      </w:r>
      <w:r w:rsidRPr="00C0314C">
        <w:rPr>
          <w:rFonts w:ascii="Book Antiqua" w:hAnsi="Book Antiqua" w:cs="宋体"/>
          <w:kern w:val="0"/>
          <w:sz w:val="24"/>
          <w:szCs w:val="24"/>
        </w:rPr>
        <w:t> 201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8</w:t>
      </w:r>
      <w:r w:rsidRPr="00C0314C">
        <w:rPr>
          <w:rFonts w:ascii="Book Antiqua" w:hAnsi="Book Antiqua" w:cs="宋体"/>
          <w:kern w:val="0"/>
          <w:sz w:val="24"/>
          <w:szCs w:val="24"/>
        </w:rPr>
        <w:t>: 11598-11601 [PMID: 26379989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6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Tao K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Chang W, Zhao E, Deng R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Gao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ai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K, Wang G, Zhang P.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Clinicopathologic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Features of Gastric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Schwannoma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>: 8-Year Experience at a Single Institution in China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Medicine (Baltimore)</w:t>
      </w:r>
      <w:r w:rsidRPr="00C0314C">
        <w:rPr>
          <w:rFonts w:ascii="Book Antiqua" w:hAnsi="Book Antiqua" w:cs="宋体"/>
          <w:kern w:val="0"/>
          <w:sz w:val="24"/>
          <w:szCs w:val="24"/>
        </w:rPr>
        <w:t> 2015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94</w:t>
      </w:r>
      <w:r w:rsidRPr="00C0314C">
        <w:rPr>
          <w:rFonts w:ascii="Book Antiqua" w:hAnsi="Book Antiqua" w:cs="宋体"/>
          <w:kern w:val="0"/>
          <w:sz w:val="24"/>
          <w:szCs w:val="24"/>
        </w:rPr>
        <w:t>: e1970 [PMID: 26559271 DOI: 10.1097/md.0000000000001970]</w:t>
      </w:r>
    </w:p>
    <w:p w:rsidR="00C0314C" w:rsidRPr="00C0314C" w:rsidRDefault="00C0314C" w:rsidP="00C0314C">
      <w:pPr>
        <w:widowControl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C0314C">
        <w:rPr>
          <w:rFonts w:ascii="Book Antiqua" w:hAnsi="Book Antiqua" w:cs="宋体"/>
          <w:kern w:val="0"/>
          <w:sz w:val="24"/>
          <w:szCs w:val="24"/>
        </w:rPr>
        <w:t>67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Weiss SW</w:t>
      </w:r>
      <w:r w:rsidRPr="00C0314C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Langloss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JM, </w:t>
      </w:r>
      <w:proofErr w:type="spellStart"/>
      <w:r w:rsidRPr="00C0314C">
        <w:rPr>
          <w:rFonts w:ascii="Book Antiqua" w:hAnsi="Book Antiqua" w:cs="宋体"/>
          <w:kern w:val="0"/>
          <w:sz w:val="24"/>
          <w:szCs w:val="24"/>
        </w:rPr>
        <w:t>Enzinger</w:t>
      </w:r>
      <w:proofErr w:type="spellEnd"/>
      <w:r w:rsidRPr="00C0314C">
        <w:rPr>
          <w:rFonts w:ascii="Book Antiqua" w:hAnsi="Book Antiqua" w:cs="宋体"/>
          <w:kern w:val="0"/>
          <w:sz w:val="24"/>
          <w:szCs w:val="24"/>
        </w:rPr>
        <w:t xml:space="preserve"> FM. Value of S-100 protein in the diagnosis of soft tissue tumors with particular reference to benign and malignant Schwann cell tumors. </w:t>
      </w:r>
      <w:r w:rsidRPr="00C0314C">
        <w:rPr>
          <w:rFonts w:ascii="Book Antiqua" w:hAnsi="Book Antiqua" w:cs="宋体"/>
          <w:i/>
          <w:iCs/>
          <w:kern w:val="0"/>
          <w:sz w:val="24"/>
          <w:szCs w:val="24"/>
        </w:rPr>
        <w:t>Lab Invest</w:t>
      </w:r>
      <w:r w:rsidRPr="00C0314C">
        <w:rPr>
          <w:rFonts w:ascii="Book Antiqua" w:hAnsi="Book Antiqua" w:cs="宋体"/>
          <w:kern w:val="0"/>
          <w:sz w:val="24"/>
          <w:szCs w:val="24"/>
        </w:rPr>
        <w:t> 1983; </w:t>
      </w:r>
      <w:r w:rsidRPr="00C0314C">
        <w:rPr>
          <w:rFonts w:ascii="Book Antiqua" w:hAnsi="Book Antiqua" w:cs="宋体"/>
          <w:b/>
          <w:bCs/>
          <w:kern w:val="0"/>
          <w:sz w:val="24"/>
          <w:szCs w:val="24"/>
        </w:rPr>
        <w:t>49</w:t>
      </w:r>
      <w:r w:rsidRPr="00C0314C">
        <w:rPr>
          <w:rFonts w:ascii="Book Antiqua" w:hAnsi="Book Antiqua" w:cs="宋体"/>
          <w:kern w:val="0"/>
          <w:sz w:val="24"/>
          <w:szCs w:val="24"/>
        </w:rPr>
        <w:t>: 299-308 [PMID: 6310227]</w:t>
      </w:r>
    </w:p>
    <w:p w:rsidR="001E7541" w:rsidRDefault="00C0314C" w:rsidP="00C0314C">
      <w:pPr>
        <w:wordWrap w:val="0"/>
        <w:spacing w:line="360" w:lineRule="auto"/>
        <w:jc w:val="right"/>
        <w:rPr>
          <w:rFonts w:ascii="Book Antiqua" w:hAnsi="Book Antiqua"/>
          <w:b/>
          <w:bCs/>
          <w:sz w:val="24"/>
          <w:szCs w:val="24"/>
        </w:rPr>
      </w:pPr>
      <w:bookmarkStart w:id="80" w:name="OLE_LINK51"/>
      <w:bookmarkStart w:id="81" w:name="OLE_LINK52"/>
      <w:bookmarkStart w:id="82" w:name="OLE_LINK120"/>
      <w:bookmarkStart w:id="83" w:name="OLE_LINK148"/>
      <w:bookmarkStart w:id="84" w:name="OLE_LINK72"/>
      <w:bookmarkStart w:id="85" w:name="OLE_LINK112"/>
      <w:bookmarkStart w:id="86" w:name="OLE_LINK320"/>
      <w:bookmarkStart w:id="87" w:name="OLE_LINK387"/>
      <w:bookmarkStart w:id="88" w:name="OLE_LINK183"/>
      <w:bookmarkStart w:id="89" w:name="OLE_LINK254"/>
      <w:bookmarkStart w:id="90" w:name="OLE_LINK149"/>
      <w:bookmarkStart w:id="91" w:name="OLE_LINK225"/>
      <w:bookmarkStart w:id="92" w:name="OLE_LINK207"/>
      <w:bookmarkStart w:id="93" w:name="OLE_LINK226"/>
      <w:bookmarkStart w:id="94" w:name="OLE_LINK212"/>
      <w:bookmarkStart w:id="95" w:name="OLE_LINK250"/>
      <w:bookmarkStart w:id="96" w:name="OLE_LINK281"/>
      <w:bookmarkStart w:id="97" w:name="OLE_LINK282"/>
      <w:bookmarkStart w:id="98" w:name="OLE_LINK313"/>
      <w:bookmarkStart w:id="99" w:name="OLE_LINK304"/>
      <w:bookmarkStart w:id="100" w:name="OLE_LINK321"/>
      <w:bookmarkStart w:id="101" w:name="OLE_LINK385"/>
      <w:bookmarkStart w:id="102" w:name="OLE_LINK400"/>
      <w:bookmarkStart w:id="103" w:name="OLE_LINK346"/>
      <w:bookmarkStart w:id="104" w:name="OLE_LINK371"/>
      <w:bookmarkStart w:id="105" w:name="OLE_LINK334"/>
      <w:bookmarkStart w:id="106" w:name="OLE_LINK1830"/>
      <w:bookmarkStart w:id="107" w:name="OLE_LINK457"/>
      <w:bookmarkStart w:id="108" w:name="OLE_LINK288"/>
      <w:bookmarkStart w:id="109" w:name="OLE_LINK384"/>
      <w:bookmarkStart w:id="110" w:name="OLE_LINK379"/>
      <w:bookmarkStart w:id="111" w:name="OLE_LINK303"/>
      <w:bookmarkStart w:id="112" w:name="OLE_LINK450"/>
      <w:bookmarkStart w:id="113" w:name="OLE_LINK489"/>
      <w:bookmarkStart w:id="114" w:name="OLE_LINK535"/>
      <w:bookmarkStart w:id="115" w:name="OLE_LINK648"/>
      <w:bookmarkStart w:id="116" w:name="OLE_LINK686"/>
      <w:bookmarkStart w:id="117" w:name="OLE_LINK471"/>
      <w:bookmarkStart w:id="118" w:name="OLE_LINK462"/>
      <w:bookmarkStart w:id="119" w:name="OLE_LINK519"/>
      <w:bookmarkStart w:id="120" w:name="OLE_LINK575"/>
      <w:bookmarkStart w:id="121" w:name="OLE_LINK491"/>
      <w:bookmarkStart w:id="122" w:name="OLE_LINK532"/>
      <w:bookmarkStart w:id="123" w:name="OLE_LINK572"/>
      <w:bookmarkStart w:id="124" w:name="OLE_LINK574"/>
      <w:bookmarkStart w:id="125" w:name="OLE_LINK480"/>
      <w:bookmarkStart w:id="126" w:name="OLE_LINK567"/>
      <w:bookmarkStart w:id="127" w:name="OLE_LINK2700"/>
      <w:bookmarkStart w:id="128" w:name="OLE_LINK581"/>
      <w:bookmarkStart w:id="129" w:name="OLE_LINK639"/>
      <w:bookmarkStart w:id="130" w:name="OLE_LINK688"/>
      <w:bookmarkStart w:id="131" w:name="OLE_LINK722"/>
      <w:bookmarkStart w:id="132" w:name="OLE_LINK542"/>
      <w:bookmarkStart w:id="133" w:name="OLE_LINK589"/>
      <w:bookmarkStart w:id="134" w:name="OLE_LINK582"/>
      <w:bookmarkStart w:id="135" w:name="OLE_LINK640"/>
      <w:bookmarkStart w:id="136" w:name="OLE_LINK714"/>
      <w:bookmarkStart w:id="137" w:name="OLE_LINK593"/>
      <w:bookmarkStart w:id="138" w:name="OLE_LINK716"/>
      <w:bookmarkStart w:id="139" w:name="OLE_LINK770"/>
      <w:bookmarkStart w:id="140" w:name="OLE_LINK801"/>
      <w:bookmarkStart w:id="141" w:name="OLE_LINK660"/>
      <w:bookmarkStart w:id="142" w:name="OLE_LINK781"/>
      <w:bookmarkStart w:id="143" w:name="OLE_LINK833"/>
      <w:bookmarkStart w:id="144" w:name="OLE_LINK642"/>
      <w:bookmarkStart w:id="145" w:name="OLE_LINK700"/>
      <w:bookmarkStart w:id="146" w:name="OLE_LINK792"/>
      <w:bookmarkStart w:id="147" w:name="OLE_LINK2882"/>
      <w:bookmarkStart w:id="148" w:name="OLE_LINK836"/>
      <w:bookmarkStart w:id="149" w:name="OLE_LINK889"/>
      <w:bookmarkStart w:id="150" w:name="OLE_LINK782"/>
      <w:bookmarkStart w:id="151" w:name="OLE_LINK826"/>
      <w:bookmarkStart w:id="152" w:name="OLE_LINK865"/>
      <w:bookmarkStart w:id="153" w:name="OLE_LINK856"/>
      <w:bookmarkStart w:id="154" w:name="OLE_LINK908"/>
      <w:bookmarkStart w:id="155" w:name="OLE_LINK980"/>
      <w:bookmarkStart w:id="156" w:name="OLE_LINK1018"/>
      <w:bookmarkStart w:id="157" w:name="OLE_LINK1049"/>
      <w:bookmarkStart w:id="158" w:name="OLE_LINK1076"/>
      <w:bookmarkStart w:id="159" w:name="OLE_LINK1106"/>
      <w:bookmarkStart w:id="160" w:name="OLE_LINK891"/>
      <w:bookmarkStart w:id="161" w:name="OLE_LINK943"/>
      <w:bookmarkStart w:id="162" w:name="OLE_LINK981"/>
      <w:bookmarkStart w:id="163" w:name="OLE_LINK1030"/>
      <w:bookmarkStart w:id="164" w:name="OLE_LINK847"/>
      <w:bookmarkStart w:id="165" w:name="OLE_LINK909"/>
      <w:bookmarkStart w:id="166" w:name="OLE_LINK906"/>
      <w:bookmarkStart w:id="167" w:name="OLE_LINK992"/>
      <w:bookmarkStart w:id="168" w:name="OLE_LINK993"/>
      <w:bookmarkStart w:id="169" w:name="OLE_LINK1052"/>
      <w:bookmarkStart w:id="170" w:name="OLE_LINK946"/>
      <w:bookmarkStart w:id="171" w:name="OLE_LINK911"/>
      <w:bookmarkStart w:id="172" w:name="OLE_LINK930"/>
      <w:bookmarkStart w:id="173" w:name="OLE_LINK1059"/>
      <w:bookmarkStart w:id="174" w:name="OLE_LINK1174"/>
      <w:bookmarkStart w:id="175" w:name="OLE_LINK1137"/>
      <w:bookmarkStart w:id="176" w:name="OLE_LINK1167"/>
      <w:bookmarkStart w:id="177" w:name="OLE_LINK1200"/>
      <w:bookmarkStart w:id="178" w:name="OLE_LINK1241"/>
      <w:bookmarkStart w:id="179" w:name="OLE_LINK1288"/>
      <w:bookmarkStart w:id="180" w:name="OLE_LINK1056"/>
      <w:bookmarkStart w:id="181" w:name="OLE_LINK1158"/>
      <w:bookmarkStart w:id="182" w:name="OLE_LINK1175"/>
      <w:bookmarkStart w:id="183" w:name="OLE_LINK1074"/>
      <w:bookmarkStart w:id="184" w:name="OLE_LINK1169"/>
      <w:r w:rsidRPr="00C0314C">
        <w:rPr>
          <w:rFonts w:ascii="Book Antiqua" w:hAnsi="Book Antiqua"/>
          <w:b/>
          <w:bCs/>
          <w:sz w:val="24"/>
          <w:szCs w:val="24"/>
        </w:rPr>
        <w:t>P-Reviewer:</w:t>
      </w:r>
      <w:r w:rsidRPr="00C0314C">
        <w:rPr>
          <w:rFonts w:ascii="Book Antiqua" w:hAnsi="Book Antiqua" w:hint="eastAsia"/>
          <w:b/>
          <w:bCs/>
          <w:sz w:val="24"/>
          <w:szCs w:val="24"/>
        </w:rPr>
        <w:t xml:space="preserve"> </w:t>
      </w:r>
      <w:r w:rsidR="00FE77F8" w:rsidRPr="00FE77F8">
        <w:rPr>
          <w:rFonts w:ascii="Book Antiqua" w:hAnsi="Book Antiqua"/>
          <w:bCs/>
          <w:sz w:val="24"/>
          <w:szCs w:val="24"/>
        </w:rPr>
        <w:t>Garcia-</w:t>
      </w:r>
      <w:proofErr w:type="spellStart"/>
      <w:r w:rsidR="00FE77F8" w:rsidRPr="00FE77F8">
        <w:rPr>
          <w:rFonts w:ascii="Book Antiqua" w:hAnsi="Book Antiqua"/>
          <w:bCs/>
          <w:sz w:val="24"/>
          <w:szCs w:val="24"/>
        </w:rPr>
        <w:t>Olmo</w:t>
      </w:r>
      <w:proofErr w:type="spellEnd"/>
      <w:r w:rsidR="00FE77F8" w:rsidRPr="00FE77F8">
        <w:rPr>
          <w:rFonts w:ascii="Book Antiqua" w:hAnsi="Book Antiqua" w:hint="eastAsia"/>
          <w:bCs/>
          <w:sz w:val="24"/>
          <w:szCs w:val="24"/>
        </w:rPr>
        <w:t xml:space="preserve"> D, </w:t>
      </w:r>
      <w:proofErr w:type="spellStart"/>
      <w:r w:rsidRPr="00C0314C">
        <w:rPr>
          <w:rFonts w:ascii="Book Antiqua" w:hAnsi="Book Antiqua"/>
          <w:bCs/>
          <w:sz w:val="24"/>
          <w:szCs w:val="24"/>
        </w:rPr>
        <w:t>Kowalewski</w:t>
      </w:r>
      <w:proofErr w:type="spellEnd"/>
      <w:r w:rsidRPr="00C0314C">
        <w:rPr>
          <w:rFonts w:ascii="Book Antiqua" w:hAnsi="Book Antiqua" w:hint="eastAsia"/>
          <w:bCs/>
          <w:sz w:val="24"/>
          <w:szCs w:val="24"/>
        </w:rPr>
        <w:t xml:space="preserve"> </w:t>
      </w:r>
      <w:r w:rsidRPr="00C0314C">
        <w:rPr>
          <w:rFonts w:ascii="Book Antiqua" w:hAnsi="Book Antiqua"/>
          <w:bCs/>
          <w:sz w:val="24"/>
          <w:szCs w:val="24"/>
        </w:rPr>
        <w:t>PK</w:t>
      </w:r>
      <w:r w:rsidRPr="00C0314C">
        <w:rPr>
          <w:rFonts w:ascii="Book Antiqua" w:hAnsi="Book Antiqua" w:hint="eastAsia"/>
          <w:bCs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/>
          <w:bCs/>
          <w:sz w:val="24"/>
          <w:szCs w:val="24"/>
        </w:rPr>
        <w:t>Mise</w:t>
      </w:r>
      <w:proofErr w:type="spellEnd"/>
      <w:r w:rsidRPr="00C0314C">
        <w:rPr>
          <w:rFonts w:ascii="Book Antiqua" w:hAnsi="Book Antiqua" w:hint="eastAsia"/>
          <w:bCs/>
          <w:sz w:val="24"/>
          <w:szCs w:val="24"/>
        </w:rPr>
        <w:t xml:space="preserve"> </w:t>
      </w:r>
      <w:r w:rsidRPr="00C0314C">
        <w:rPr>
          <w:rFonts w:ascii="Book Antiqua" w:hAnsi="Book Antiqua"/>
          <w:bCs/>
          <w:sz w:val="24"/>
          <w:szCs w:val="24"/>
        </w:rPr>
        <w:t>Y</w:t>
      </w:r>
      <w:r w:rsidRPr="00C0314C">
        <w:rPr>
          <w:rFonts w:ascii="Book Antiqua" w:hAnsi="Book Antiqua" w:hint="eastAsia"/>
          <w:bCs/>
          <w:sz w:val="24"/>
          <w:szCs w:val="24"/>
        </w:rPr>
        <w:t xml:space="preserve">, </w:t>
      </w:r>
      <w:proofErr w:type="spellStart"/>
      <w:r w:rsidRPr="00C0314C">
        <w:rPr>
          <w:rFonts w:ascii="Book Antiqua" w:hAnsi="Book Antiqua"/>
          <w:bCs/>
          <w:sz w:val="24"/>
          <w:szCs w:val="24"/>
        </w:rPr>
        <w:t>Popescu</w:t>
      </w:r>
      <w:proofErr w:type="spellEnd"/>
      <w:r w:rsidRPr="00C0314C">
        <w:rPr>
          <w:rFonts w:ascii="Book Antiqua" w:hAnsi="Book Antiqua" w:hint="eastAsia"/>
          <w:bCs/>
          <w:sz w:val="24"/>
          <w:szCs w:val="24"/>
        </w:rPr>
        <w:t xml:space="preserve"> </w:t>
      </w:r>
      <w:r w:rsidRPr="00C0314C">
        <w:rPr>
          <w:rFonts w:ascii="Book Antiqua" w:hAnsi="Book Antiqua"/>
          <w:bCs/>
          <w:sz w:val="24"/>
          <w:szCs w:val="24"/>
        </w:rPr>
        <w:t>I</w:t>
      </w:r>
    </w:p>
    <w:p w:rsidR="00C0314C" w:rsidRPr="00C0314C" w:rsidRDefault="00C0314C" w:rsidP="001C55F2">
      <w:pPr>
        <w:wordWrap w:val="0"/>
        <w:spacing w:line="360" w:lineRule="auto"/>
        <w:jc w:val="right"/>
        <w:rPr>
          <w:rFonts w:ascii="Book Antiqua" w:hAnsi="Book Antiqua"/>
          <w:b/>
          <w:bCs/>
          <w:sz w:val="24"/>
          <w:szCs w:val="24"/>
        </w:rPr>
      </w:pPr>
      <w:r w:rsidRPr="00C0314C">
        <w:rPr>
          <w:rFonts w:ascii="Book Antiqua" w:hAnsi="Book Antiqua"/>
          <w:b/>
          <w:bCs/>
          <w:sz w:val="24"/>
          <w:szCs w:val="24"/>
        </w:rPr>
        <w:t>S-Editor:</w:t>
      </w:r>
      <w:r w:rsidRPr="00C0314C">
        <w:rPr>
          <w:rFonts w:ascii="Book Antiqua" w:hAnsi="Book Antiqua" w:hint="eastAsia"/>
          <w:sz w:val="24"/>
          <w:szCs w:val="24"/>
        </w:rPr>
        <w:t xml:space="preserve"> Gong </w:t>
      </w:r>
      <w:proofErr w:type="gramStart"/>
      <w:r w:rsidRPr="00C0314C">
        <w:rPr>
          <w:rFonts w:ascii="Book Antiqua" w:hAnsi="Book Antiqua" w:hint="eastAsia"/>
          <w:sz w:val="24"/>
          <w:szCs w:val="24"/>
        </w:rPr>
        <w:t>ZM</w:t>
      </w:r>
      <w:r w:rsidR="001C55F2">
        <w:rPr>
          <w:rFonts w:ascii="Book Antiqua" w:hAnsi="Book Antiqua" w:hint="eastAsia"/>
          <w:sz w:val="24"/>
          <w:szCs w:val="24"/>
        </w:rPr>
        <w:t xml:space="preserve">  </w:t>
      </w:r>
      <w:r w:rsidRPr="00C0314C">
        <w:rPr>
          <w:rFonts w:ascii="Book Antiqua" w:hAnsi="Book Antiqua"/>
          <w:b/>
          <w:bCs/>
          <w:sz w:val="24"/>
          <w:szCs w:val="24"/>
        </w:rPr>
        <w:t>L</w:t>
      </w:r>
      <w:proofErr w:type="gramEnd"/>
      <w:r w:rsidRPr="00C0314C">
        <w:rPr>
          <w:rFonts w:ascii="Book Antiqua" w:hAnsi="Book Antiqua"/>
          <w:b/>
          <w:bCs/>
          <w:sz w:val="24"/>
          <w:szCs w:val="24"/>
        </w:rPr>
        <w:t>-Editor:</w:t>
      </w:r>
      <w:r w:rsidRPr="00C0314C">
        <w:rPr>
          <w:rFonts w:ascii="Book Antiqua" w:hAnsi="Book Antiqua"/>
          <w:sz w:val="24"/>
          <w:szCs w:val="24"/>
        </w:rPr>
        <w:t xml:space="preserve"> </w:t>
      </w:r>
      <w:r w:rsidRPr="00C0314C">
        <w:rPr>
          <w:rFonts w:ascii="Book Antiqua" w:hAnsi="Book Antiqua"/>
          <w:b/>
          <w:bCs/>
          <w:sz w:val="24"/>
          <w:szCs w:val="24"/>
        </w:rPr>
        <w:t>E-Editor:</w:t>
      </w:r>
    </w:p>
    <w:p w:rsidR="008B6792" w:rsidRDefault="008B6792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bookmarkStart w:id="185" w:name="OLE_LINK880"/>
      <w:bookmarkStart w:id="186" w:name="OLE_LINK881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078C8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3078C8">
        <w:rPr>
          <w:rFonts w:ascii="Book Antiqua" w:hAnsi="Book Antiqua" w:cs="Helvetica"/>
          <w:sz w:val="24"/>
          <w:szCs w:val="24"/>
        </w:rPr>
        <w:t>Gastroenterology and</w:t>
      </w:r>
      <w:r w:rsidRPr="003078C8">
        <w:rPr>
          <w:rFonts w:ascii="Book Antiqua" w:hAnsi="Book Antiqua" w:cs="Helvetica" w:hint="eastAsia"/>
          <w:sz w:val="24"/>
          <w:szCs w:val="24"/>
        </w:rPr>
        <w:t xml:space="preserve"> </w:t>
      </w:r>
      <w:proofErr w:type="spellStart"/>
      <w:r w:rsidRPr="003078C8">
        <w:rPr>
          <w:rFonts w:ascii="Book Antiqua" w:hAnsi="Book Antiqua" w:cs="Helvetica"/>
          <w:sz w:val="24"/>
          <w:szCs w:val="24"/>
        </w:rPr>
        <w:t>hepatology</w:t>
      </w:r>
      <w:proofErr w:type="spellEnd"/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078C8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3078C8">
        <w:rPr>
          <w:rFonts w:ascii="Book Antiqua" w:hAnsi="Book Antiqua" w:cs="Helvetica"/>
          <w:sz w:val="24"/>
          <w:szCs w:val="24"/>
          <w:lang w:val="en-CA"/>
        </w:rPr>
        <w:t>C</w:t>
      </w:r>
      <w:r>
        <w:rPr>
          <w:rFonts w:ascii="Book Antiqua" w:hAnsi="Book Antiqua" w:cs="Helvetica" w:hint="eastAsia"/>
          <w:sz w:val="24"/>
          <w:szCs w:val="24"/>
          <w:lang w:val="en-CA"/>
        </w:rPr>
        <w:t>hina</w:t>
      </w:r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3078C8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3078C8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3078C8">
        <w:rPr>
          <w:rFonts w:ascii="Book Antiqua" w:hAnsi="Book Antiqua" w:cs="Helvetica"/>
          <w:sz w:val="24"/>
          <w:szCs w:val="24"/>
        </w:rPr>
        <w:t>A</w:t>
      </w:r>
      <w:proofErr w:type="gramEnd"/>
      <w:r w:rsidRPr="003078C8">
        <w:rPr>
          <w:rFonts w:ascii="Book Antiqua" w:hAnsi="Book Antiqua" w:cs="Helvetica"/>
          <w:sz w:val="24"/>
          <w:szCs w:val="24"/>
        </w:rPr>
        <w:t xml:space="preserve"> (Excellent): </w:t>
      </w:r>
      <w:r w:rsidRPr="003078C8">
        <w:rPr>
          <w:rFonts w:ascii="Book Antiqua" w:hAnsi="Book Antiqua" w:cs="Helvetica" w:hint="eastAsia"/>
          <w:sz w:val="24"/>
          <w:szCs w:val="24"/>
        </w:rPr>
        <w:t>0</w:t>
      </w:r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3078C8">
        <w:rPr>
          <w:rFonts w:ascii="Book Antiqua" w:hAnsi="Book Antiqua" w:cs="Helvetica"/>
          <w:sz w:val="24"/>
          <w:szCs w:val="24"/>
        </w:rPr>
        <w:t xml:space="preserve">Grade B (Very good): </w:t>
      </w:r>
      <w:r>
        <w:rPr>
          <w:rFonts w:ascii="Book Antiqua" w:hAnsi="Book Antiqua" w:cs="Helvetica" w:hint="eastAsia"/>
          <w:sz w:val="24"/>
          <w:szCs w:val="24"/>
        </w:rPr>
        <w:t>B</w:t>
      </w:r>
      <w:r w:rsidR="00947330">
        <w:rPr>
          <w:rFonts w:ascii="Book Antiqua" w:hAnsi="Book Antiqua" w:cs="Helvetica" w:hint="eastAsia"/>
          <w:sz w:val="24"/>
          <w:szCs w:val="24"/>
        </w:rPr>
        <w:t>, B</w:t>
      </w:r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3078C8">
        <w:rPr>
          <w:rFonts w:ascii="Book Antiqua" w:hAnsi="Book Antiqua" w:cs="Helvetica"/>
          <w:sz w:val="24"/>
          <w:szCs w:val="24"/>
        </w:rPr>
        <w:t xml:space="preserve">Grade C (Good): </w:t>
      </w:r>
      <w:r>
        <w:rPr>
          <w:rFonts w:ascii="Book Antiqua" w:hAnsi="Book Antiqua" w:cs="Helvetica" w:hint="eastAsia"/>
          <w:sz w:val="24"/>
          <w:szCs w:val="24"/>
        </w:rPr>
        <w:t>C, C</w:t>
      </w:r>
    </w:p>
    <w:p w:rsidR="00C64E2A" w:rsidRPr="003078C8" w:rsidRDefault="00C64E2A" w:rsidP="00C64E2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3078C8">
        <w:rPr>
          <w:rFonts w:ascii="Book Antiqua" w:hAnsi="Book Antiqua" w:cs="Helvetica"/>
          <w:sz w:val="24"/>
          <w:szCs w:val="24"/>
        </w:rPr>
        <w:t xml:space="preserve">Grade D (Fair): </w:t>
      </w:r>
      <w:r w:rsidRPr="003078C8">
        <w:rPr>
          <w:rFonts w:ascii="Book Antiqua" w:hAnsi="Book Antiqua" w:cs="Helvetica" w:hint="eastAsia"/>
          <w:sz w:val="24"/>
          <w:szCs w:val="24"/>
        </w:rPr>
        <w:t>0</w:t>
      </w:r>
    </w:p>
    <w:p w:rsidR="0092764F" w:rsidRPr="00662B99" w:rsidRDefault="00C64E2A" w:rsidP="00C64E2A">
      <w:pPr>
        <w:widowControl/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3078C8">
        <w:rPr>
          <w:rFonts w:ascii="Book Antiqua" w:hAnsi="Book Antiqua" w:cs="Helvetica"/>
          <w:sz w:val="24"/>
          <w:szCs w:val="24"/>
        </w:rPr>
        <w:t xml:space="preserve">Grade E (Poor): </w:t>
      </w:r>
      <w:r w:rsidRPr="003078C8">
        <w:rPr>
          <w:rFonts w:ascii="Book Antiqua" w:hAnsi="Book Antiqua" w:cs="Helvetica" w:hint="eastAsia"/>
          <w:sz w:val="24"/>
          <w:szCs w:val="24"/>
        </w:rPr>
        <w:t>0</w:t>
      </w:r>
      <w:bookmarkEnd w:id="185"/>
      <w:bookmarkEnd w:id="186"/>
    </w:p>
    <w:p w:rsidR="009B7294" w:rsidRDefault="009B7294">
      <w:pPr>
        <w:widowControl/>
        <w:jc w:val="left"/>
        <w:rPr>
          <w:rFonts w:ascii="Book Antiqua" w:eastAsiaTheme="minorEastAsia" w:hAnsi="Book Antiqua"/>
          <w:b/>
          <w:kern w:val="0"/>
          <w:sz w:val="24"/>
          <w:szCs w:val="24"/>
        </w:rPr>
      </w:pPr>
      <w:r>
        <w:rPr>
          <w:rFonts w:ascii="Book Antiqua" w:eastAsiaTheme="minorEastAsia" w:hAnsi="Book Antiqua"/>
          <w:b/>
          <w:kern w:val="0"/>
          <w:sz w:val="24"/>
          <w:szCs w:val="24"/>
        </w:rPr>
        <w:br w:type="page"/>
      </w:r>
    </w:p>
    <w:p w:rsidR="00590912" w:rsidRDefault="00590912" w:rsidP="00662B99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310" cy="1806956"/>
            <wp:effectExtent l="0" t="0" r="0" b="0"/>
            <wp:docPr id="1" name="图片 1" descr="D:\WJG\编稿\WJG加工厂\2016-8-15\27700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WJG\编稿\WJG加工厂\2016-8-15\27700\Figure 1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806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596" w:rsidRPr="00662B99" w:rsidRDefault="00F40596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Figure 1 Ultrasound findings.</w:t>
      </w:r>
      <w:r w:rsidRPr="00590912">
        <w:rPr>
          <w:rFonts w:ascii="Book Antiqua" w:hAnsi="Book Antiqua"/>
          <w:kern w:val="0"/>
          <w:sz w:val="24"/>
          <w:szCs w:val="24"/>
        </w:rPr>
        <w:t xml:space="preserve"> A:</w:t>
      </w:r>
      <w:r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 xml:space="preserve">Ultrasound revealed a 1.4 </w:t>
      </w:r>
      <w:r w:rsidR="00590912" w:rsidRPr="00662B99">
        <w:rPr>
          <w:rFonts w:ascii="Book Antiqua" w:hAnsi="Book Antiqua"/>
          <w:kern w:val="0"/>
          <w:sz w:val="24"/>
          <w:szCs w:val="24"/>
        </w:rPr>
        <w:t>cm</w:t>
      </w:r>
      <w:r w:rsidR="0059091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>× 1.3 cm, well-defined cystic lesion (arrow) in the pancreatic body. B: A</w:t>
      </w:r>
      <w:r w:rsidRPr="00662B99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>6.8 cm sized strong echo (arrow) was shown in the gallbladder.</w:t>
      </w:r>
    </w:p>
    <w:p w:rsidR="00692B5D" w:rsidRPr="00662B99" w:rsidRDefault="00692B5D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</w:p>
    <w:p w:rsidR="00D57DAA" w:rsidRDefault="00D57DAA">
      <w:pPr>
        <w:widowControl/>
        <w:jc w:val="left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D57DAA" w:rsidRDefault="00D57DAA" w:rsidP="00662B99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310" cy="2607785"/>
            <wp:effectExtent l="0" t="0" r="0" b="0"/>
            <wp:docPr id="2" name="图片 2" descr="D:\WJG\编稿\WJG加工厂\2016-8-15\27700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JG\编稿\WJG加工厂\2016-8-15\27700\Figure 2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607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596" w:rsidRPr="00662B99" w:rsidRDefault="00F40596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Figure 2 Computed tomography</w:t>
      </w:r>
      <w:r w:rsidR="00D57DAA">
        <w:rPr>
          <w:rFonts w:ascii="Book Antiqua" w:hAnsi="Book Antiqua" w:hint="eastAsi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b/>
          <w:kern w:val="0"/>
          <w:sz w:val="24"/>
          <w:szCs w:val="24"/>
        </w:rPr>
        <w:t>findings.</w:t>
      </w:r>
      <w:r w:rsidRPr="00662B99">
        <w:rPr>
          <w:rFonts w:ascii="Book Antiqua" w:hAnsi="Book Antiqua"/>
          <w:kern w:val="0"/>
          <w:sz w:val="24"/>
          <w:szCs w:val="24"/>
        </w:rPr>
        <w:t xml:space="preserve"> A: An unenhanced </w:t>
      </w:r>
      <w:r w:rsidR="00D57DAA" w:rsidRPr="00D57DAA">
        <w:rPr>
          <w:rFonts w:ascii="Book Antiqua" w:hAnsi="Book Antiqua"/>
          <w:kern w:val="0"/>
          <w:sz w:val="24"/>
          <w:szCs w:val="24"/>
        </w:rPr>
        <w:t>computed tomography (CT)</w:t>
      </w:r>
      <w:r w:rsidRPr="00662B99">
        <w:rPr>
          <w:rFonts w:ascii="Book Antiqua" w:hAnsi="Book Antiqua"/>
          <w:kern w:val="0"/>
          <w:sz w:val="24"/>
          <w:szCs w:val="24"/>
        </w:rPr>
        <w:t xml:space="preserve"> scan showed a 1.6 </w:t>
      </w:r>
      <w:r w:rsidR="00D57DAA" w:rsidRPr="00662B99">
        <w:rPr>
          <w:rFonts w:ascii="Book Antiqua" w:hAnsi="Book Antiqua"/>
          <w:kern w:val="0"/>
          <w:sz w:val="24"/>
          <w:szCs w:val="24"/>
        </w:rPr>
        <w:t>cm</w:t>
      </w:r>
      <w:r w:rsidR="00D57DAA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kern w:val="0"/>
          <w:sz w:val="24"/>
          <w:szCs w:val="24"/>
        </w:rPr>
        <w:t xml:space="preserve">× 1.1 cm well-defined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odense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mass (arrow) in the pancreatic body. B: On the contrast-enhanced CT, the mass (arrow) was not enhanced.</w:t>
      </w:r>
    </w:p>
    <w:p w:rsidR="00692B5D" w:rsidRPr="00662B99" w:rsidRDefault="00692B5D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</w:p>
    <w:p w:rsidR="00D57DAA" w:rsidRDefault="00D57DAA">
      <w:pPr>
        <w:widowControl/>
        <w:jc w:val="left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D57DAA" w:rsidRDefault="00D57DAA" w:rsidP="00662B99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5274310" cy="2585686"/>
            <wp:effectExtent l="0" t="0" r="0" b="0"/>
            <wp:docPr id="3" name="图片 3" descr="D:\WJG\编稿\WJG加工厂\2016-8-15\27700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WJG\编稿\WJG加工厂\2016-8-15\27700\Figure 3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585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596" w:rsidRPr="00662B99" w:rsidRDefault="00F40596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>Figure 3 Magnetic resonance imaging</w:t>
      </w:r>
      <w:r w:rsidR="00D57DAA">
        <w:rPr>
          <w:rFonts w:ascii="Book Antiqua" w:hAnsi="Book Antiqua" w:hint="eastAsia"/>
          <w:b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b/>
          <w:kern w:val="0"/>
          <w:sz w:val="24"/>
          <w:szCs w:val="24"/>
        </w:rPr>
        <w:t>findings.</w:t>
      </w:r>
      <w:r w:rsidRPr="00662B99">
        <w:rPr>
          <w:rFonts w:ascii="Book Antiqua" w:hAnsi="Book Antiqua"/>
          <w:kern w:val="0"/>
          <w:sz w:val="24"/>
          <w:szCs w:val="24"/>
        </w:rPr>
        <w:t xml:space="preserve"> A: The mass in the pancreatic body (red arrow) and gallbladder (green arrow) appeared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ointense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on T1 weighted images. B: The mass in the pancreatic body (red arrow) appeared inhomogeneous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nd the enlarged gallbladder (green arrow) appeared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erintense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on T2 weighted images.</w:t>
      </w:r>
    </w:p>
    <w:p w:rsidR="00D57DAA" w:rsidRDefault="00D57DAA">
      <w:pPr>
        <w:widowControl/>
        <w:jc w:val="left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D57DAA" w:rsidRDefault="00D57DAA" w:rsidP="00662B99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3962400" cy="1620520"/>
            <wp:effectExtent l="0" t="0" r="0" b="0"/>
            <wp:docPr id="4" name="图片 4" descr="D:\WJG\编稿\WJG加工厂\2016-8-15\27700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WJG\编稿\WJG加工厂\2016-8-15\27700\Figure 4.ti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162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307CC" w:rsidRPr="00662B99" w:rsidRDefault="006307CC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Figure 4 Microscopic </w:t>
      </w:r>
      <w:proofErr w:type="gramStart"/>
      <w:r w:rsidRPr="00662B99">
        <w:rPr>
          <w:rFonts w:ascii="Book Antiqua" w:hAnsi="Book Antiqua"/>
          <w:b/>
          <w:kern w:val="0"/>
          <w:sz w:val="24"/>
          <w:szCs w:val="24"/>
        </w:rPr>
        <w:t>examination</w:t>
      </w:r>
      <w:proofErr w:type="gramEnd"/>
      <w:r w:rsidRPr="00662B99">
        <w:rPr>
          <w:rFonts w:ascii="Book Antiqua" w:hAnsi="Book Antiqua"/>
          <w:b/>
          <w:kern w:val="0"/>
          <w:sz w:val="24"/>
          <w:szCs w:val="24"/>
        </w:rPr>
        <w:t xml:space="preserve">. </w:t>
      </w:r>
      <w:r w:rsidRPr="00662B99">
        <w:rPr>
          <w:rFonts w:ascii="Book Antiqua" w:hAnsi="Book Antiqua"/>
          <w:kern w:val="0"/>
          <w:sz w:val="24"/>
          <w:szCs w:val="24"/>
        </w:rPr>
        <w:t xml:space="preserve">A: A thin capsule (black arrow) was found between the tumor (red arrow) and pancreatic (green arrow) tissues (HE, 40 </w:t>
      </w:r>
      <w:r w:rsidR="00D57DAA" w:rsidRPr="00D57DAA">
        <w:rPr>
          <w:rFonts w:ascii="Book Antiqua" w:hAnsi="Book Antiqua"/>
          <w:kern w:val="0"/>
          <w:sz w:val="24"/>
          <w:szCs w:val="24"/>
        </w:rPr>
        <w:t>×</w:t>
      </w:r>
      <w:r w:rsidRPr="00662B99">
        <w:rPr>
          <w:rFonts w:ascii="Book Antiqua" w:hAnsi="Book Antiqua"/>
          <w:kern w:val="0"/>
          <w:sz w:val="24"/>
          <w:szCs w:val="24"/>
        </w:rPr>
        <w:t xml:space="preserve">). B: The tumor was mainly composed of spindle-shaped cells with palisading arrangement and no atypia, which is consistent with a benign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schwannoma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. Both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ercellular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 and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ypocellular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reas were visible (HE, 200 </w:t>
      </w:r>
      <w:r w:rsidR="00D57DAA" w:rsidRPr="00D57DAA">
        <w:rPr>
          <w:rFonts w:ascii="Book Antiqua" w:hAnsi="Book Antiqua"/>
          <w:kern w:val="0"/>
          <w:sz w:val="24"/>
          <w:szCs w:val="24"/>
        </w:rPr>
        <w:t>×</w:t>
      </w:r>
      <w:r w:rsidRPr="00662B99">
        <w:rPr>
          <w:rFonts w:ascii="Book Antiqua" w:hAnsi="Book Antiqua"/>
          <w:kern w:val="0"/>
          <w:sz w:val="24"/>
          <w:szCs w:val="24"/>
        </w:rPr>
        <w:t xml:space="preserve">). HE: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ematoxylin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nd eosin.</w:t>
      </w:r>
    </w:p>
    <w:p w:rsidR="006307CC" w:rsidRPr="00662B99" w:rsidRDefault="006307CC" w:rsidP="00662B99">
      <w:pPr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</w:p>
    <w:p w:rsidR="00D57DAA" w:rsidRDefault="00D57DAA">
      <w:pPr>
        <w:widowControl/>
        <w:jc w:val="left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kern w:val="0"/>
          <w:sz w:val="24"/>
          <w:szCs w:val="24"/>
        </w:rPr>
        <w:br w:type="page"/>
      </w:r>
    </w:p>
    <w:p w:rsidR="00D57DAA" w:rsidRDefault="00D57DAA" w:rsidP="00662B99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>
        <w:rPr>
          <w:rFonts w:ascii="Book Antiqua" w:hAnsi="Book Antiqua"/>
          <w:b/>
          <w:noProof/>
          <w:kern w:val="0"/>
          <w:sz w:val="24"/>
          <w:szCs w:val="24"/>
        </w:rPr>
        <w:lastRenderedPageBreak/>
        <w:drawing>
          <wp:inline distT="0" distB="0" distL="0" distR="0">
            <wp:extent cx="3384884" cy="2711494"/>
            <wp:effectExtent l="0" t="0" r="0" b="0"/>
            <wp:docPr id="5" name="图片 5" descr="D:\WJG\编稿\WJG加工厂\2016-8-15\27700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WJG\编稿\WJG加工厂\2016-8-15\27700\Figure 5.ti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4989" cy="2711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307CC" w:rsidRPr="00662B99" w:rsidRDefault="006307CC" w:rsidP="00662B99">
      <w:pPr>
        <w:widowControl/>
        <w:snapToGrid w:val="0"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62B99">
        <w:rPr>
          <w:rFonts w:ascii="Book Antiqua" w:hAnsi="Book Antiqua"/>
          <w:b/>
          <w:kern w:val="0"/>
          <w:sz w:val="24"/>
          <w:szCs w:val="24"/>
        </w:rPr>
        <w:t xml:space="preserve">Figure 5 Immunohistochemical staining. </w:t>
      </w:r>
      <w:r w:rsidRPr="00662B99">
        <w:rPr>
          <w:rFonts w:ascii="Book Antiqua" w:hAnsi="Book Antiqua"/>
          <w:kern w:val="0"/>
          <w:sz w:val="24"/>
          <w:szCs w:val="24"/>
        </w:rPr>
        <w:t xml:space="preserve">The tumor revealed strongly positive staining for S-100 (HE, 200 </w:t>
      </w:r>
      <w:r w:rsidR="00D57DAA" w:rsidRPr="00D57DAA">
        <w:rPr>
          <w:rFonts w:ascii="Book Antiqua" w:hAnsi="Book Antiqua"/>
          <w:kern w:val="0"/>
          <w:sz w:val="24"/>
          <w:szCs w:val="24"/>
        </w:rPr>
        <w:t>×</w:t>
      </w:r>
      <w:r w:rsidRPr="00662B99">
        <w:rPr>
          <w:rFonts w:ascii="Book Antiqua" w:hAnsi="Book Antiqua"/>
          <w:kern w:val="0"/>
          <w:sz w:val="24"/>
          <w:szCs w:val="24"/>
        </w:rPr>
        <w:t xml:space="preserve">). HE: </w:t>
      </w:r>
      <w:proofErr w:type="spellStart"/>
      <w:r w:rsidRPr="00662B99">
        <w:rPr>
          <w:rFonts w:ascii="Book Antiqua" w:hAnsi="Book Antiqua"/>
          <w:kern w:val="0"/>
          <w:sz w:val="24"/>
          <w:szCs w:val="24"/>
        </w:rPr>
        <w:t>Hematoxylin</w:t>
      </w:r>
      <w:proofErr w:type="spellEnd"/>
      <w:r w:rsidRPr="00662B99">
        <w:rPr>
          <w:rFonts w:ascii="Book Antiqua" w:hAnsi="Book Antiqua"/>
          <w:kern w:val="0"/>
          <w:sz w:val="24"/>
          <w:szCs w:val="24"/>
        </w:rPr>
        <w:t xml:space="preserve"> and eosin.</w:t>
      </w:r>
    </w:p>
    <w:p w:rsidR="00BF096E" w:rsidRPr="00662B99" w:rsidRDefault="00BF096E" w:rsidP="00662B99">
      <w:pPr>
        <w:widowControl/>
        <w:snapToGrid w:val="0"/>
        <w:spacing w:line="360" w:lineRule="auto"/>
        <w:rPr>
          <w:rFonts w:ascii="Book Antiqua" w:eastAsiaTheme="minorEastAsia" w:hAnsi="Book Antiqua"/>
          <w:bCs/>
          <w:kern w:val="0"/>
          <w:sz w:val="24"/>
          <w:szCs w:val="24"/>
        </w:rPr>
      </w:pPr>
    </w:p>
    <w:p w:rsidR="00D57DAA" w:rsidRDefault="00D57DAA">
      <w:pPr>
        <w:widowControl/>
        <w:jc w:val="left"/>
        <w:rPr>
          <w:rFonts w:ascii="Book Antiqua" w:hAnsi="Book Antiqua"/>
          <w:b/>
          <w:bCs/>
          <w:kern w:val="0"/>
          <w:sz w:val="24"/>
          <w:szCs w:val="24"/>
        </w:rPr>
      </w:pPr>
      <w:r>
        <w:rPr>
          <w:rFonts w:ascii="Book Antiqua" w:hAnsi="Book Antiqua"/>
          <w:b/>
          <w:bCs/>
          <w:kern w:val="0"/>
          <w:sz w:val="24"/>
          <w:szCs w:val="24"/>
        </w:rPr>
        <w:br w:type="page"/>
      </w:r>
    </w:p>
    <w:p w:rsidR="00BF096E" w:rsidRPr="00662B99" w:rsidRDefault="00BF096E" w:rsidP="00662B99">
      <w:pPr>
        <w:widowControl/>
        <w:snapToGrid w:val="0"/>
        <w:spacing w:line="360" w:lineRule="auto"/>
        <w:rPr>
          <w:rFonts w:ascii="Book Antiqua" w:hAnsi="Book Antiqua" w:cs="宋体"/>
          <w:b/>
          <w:kern w:val="0"/>
          <w:sz w:val="24"/>
          <w:szCs w:val="24"/>
        </w:rPr>
      </w:pPr>
      <w:r w:rsidRPr="00662B99">
        <w:rPr>
          <w:rFonts w:ascii="Book Antiqua" w:hAnsi="Book Antiqua"/>
          <w:b/>
          <w:bCs/>
          <w:kern w:val="0"/>
          <w:sz w:val="24"/>
          <w:szCs w:val="24"/>
        </w:rPr>
        <w:lastRenderedPageBreak/>
        <w:t xml:space="preserve">Table </w:t>
      </w:r>
      <w:r w:rsidRPr="00662B99">
        <w:rPr>
          <w:rFonts w:ascii="Book Antiqua" w:eastAsiaTheme="minorEastAsia" w:hAnsi="Book Antiqua"/>
          <w:b/>
          <w:bCs/>
          <w:kern w:val="0"/>
          <w:sz w:val="24"/>
          <w:szCs w:val="24"/>
        </w:rPr>
        <w:t>1</w:t>
      </w:r>
      <w:r w:rsidRPr="00662B99">
        <w:rPr>
          <w:rFonts w:ascii="Book Antiqua" w:hAnsi="Book Antiqua"/>
          <w:b/>
          <w:bCs/>
          <w:kern w:val="0"/>
          <w:sz w:val="24"/>
          <w:szCs w:val="24"/>
        </w:rPr>
        <w:t xml:space="preserve"> Summary of clinicopathological data from all 65 cases of pancreatic </w:t>
      </w:r>
      <w:proofErr w:type="spellStart"/>
      <w:r w:rsidRPr="00662B99">
        <w:rPr>
          <w:rFonts w:ascii="Book Antiqua" w:hAnsi="Book Antiqua"/>
          <w:b/>
          <w:bCs/>
          <w:kern w:val="0"/>
          <w:sz w:val="24"/>
          <w:szCs w:val="24"/>
        </w:rPr>
        <w:t>schwannoma</w:t>
      </w:r>
      <w:proofErr w:type="spellEnd"/>
    </w:p>
    <w:tbl>
      <w:tblPr>
        <w:tblStyle w:val="-6"/>
        <w:tblW w:w="8917" w:type="dxa"/>
        <w:tblLook w:val="04A0" w:firstRow="1" w:lastRow="0" w:firstColumn="1" w:lastColumn="0" w:noHBand="0" w:noVBand="1"/>
      </w:tblPr>
      <w:tblGrid>
        <w:gridCol w:w="4783"/>
        <w:gridCol w:w="4134"/>
      </w:tblGrid>
      <w:tr w:rsidR="00833FE5" w:rsidRPr="00662B99" w:rsidTr="00D57D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(%) or mean ± SD (range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Age (</w:t>
            </w:r>
            <w:proofErr w:type="spellStart"/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y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r</w:t>
            </w:r>
            <w:proofErr w:type="spellEnd"/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  <w:r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 xml:space="preserve"> (</w:t>
            </w:r>
            <w:r w:rsidR="00BF096E"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64</w:t>
            </w:r>
            <w:r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Mean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55.22 ± 15.26 (20-87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Sex (male/female), (male %)</w:t>
            </w:r>
            <w:r w:rsidR="00D57DAA"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 xml:space="preserve"> (</w:t>
            </w: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64</w:t>
            </w:r>
            <w:r w:rsidR="00D57DAA"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9/35 (45.31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Symptoms</w:t>
            </w:r>
            <w:hyperlink r:id="rId20" w:anchor="T2FN1" w:history="1">
              <w:r w:rsidRPr="00662B99">
                <w:rPr>
                  <w:rFonts w:ascii="Book Antiqua" w:hAnsi="Book Antiqua"/>
                  <w:color w:val="auto"/>
                  <w:kern w:val="0"/>
                  <w:sz w:val="24"/>
                  <w:szCs w:val="24"/>
                  <w:vertAlign w:val="superscript"/>
                </w:rPr>
                <w:t>1</w:t>
              </w:r>
            </w:hyperlink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  <w:vertAlign w:val="superscript"/>
              </w:rPr>
              <w:t xml:space="preserve"> </w:t>
            </w:r>
            <w:r w:rsidR="00D57DAA"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>(</w:t>
            </w: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64</w:t>
            </w:r>
            <w:r w:rsidR="00D57DAA"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symptomatic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4 (37.50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 xml:space="preserve">Symptomatic 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8 (43.75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Weight loss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8 (12.50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4 (6.26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Nausea/vomiting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3 (4.69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</w:t>
            </w:r>
            <w:hyperlink r:id="rId21" w:history="1">
              <w:r w:rsidRPr="00662B99">
                <w:rPr>
                  <w:rFonts w:ascii="Book Antiqua" w:hAnsi="Book Antiqua"/>
                  <w:b w:val="0"/>
                  <w:color w:val="auto"/>
                  <w:kern w:val="0"/>
                  <w:sz w:val="24"/>
                  <w:szCs w:val="24"/>
                </w:rPr>
                <w:t>norexia</w:t>
              </w:r>
            </w:hyperlink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(3.13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bdominal mass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 (1.56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nemia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 (3.13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Melena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2 (3.13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Jaundice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 (3.13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0062E6" w:rsidP="00D57DAA">
            <w:pPr>
              <w:widowControl/>
              <w:snapToGrid w:val="0"/>
              <w:spacing w:line="360" w:lineRule="auto"/>
              <w:ind w:firstLineChars="98" w:firstLine="207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hyperlink r:id="rId22" w:history="1">
              <w:r w:rsidR="00BF096E" w:rsidRPr="00662B99">
                <w:rPr>
                  <w:rFonts w:ascii="Book Antiqua" w:hAnsi="Book Antiqua"/>
                  <w:b w:val="0"/>
                  <w:color w:val="auto"/>
                  <w:kern w:val="0"/>
                  <w:sz w:val="24"/>
                  <w:szCs w:val="24"/>
                </w:rPr>
                <w:t>Abdominal</w:t>
              </w:r>
            </w:hyperlink>
            <w:r w:rsidR="00BF096E"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</w:t>
            </w:r>
            <w:hyperlink r:id="rId23" w:history="1">
              <w:r w:rsidR="00BF096E" w:rsidRPr="00662B99">
                <w:rPr>
                  <w:rFonts w:ascii="Book Antiqua" w:hAnsi="Book Antiqua"/>
                  <w:b w:val="0"/>
                  <w:color w:val="auto"/>
                  <w:kern w:val="0"/>
                  <w:sz w:val="24"/>
                  <w:szCs w:val="24"/>
                </w:rPr>
                <w:t>discomfort</w:t>
              </w:r>
            </w:hyperlink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(1.56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Location (</w:t>
            </w: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65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Head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26 (40.00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Head/body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3 (4.62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Body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5 (23.08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Body/tail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7 (10.78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Tail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7 (10.78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proofErr w:type="spellStart"/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Uncinate</w:t>
            </w:r>
            <w:proofErr w:type="spellEnd"/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 process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7 (10.78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 xml:space="preserve">Mean size (cm) 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5.83 ± 4.59 (1-20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Benign 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56 (5.27 ± 3.95 ) (1-20)</w:t>
            </w:r>
          </w:p>
        </w:tc>
      </w:tr>
      <w:tr w:rsidR="00833FE5" w:rsidRPr="00662B99" w:rsidTr="00D57DAA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0062E6" w:rsidP="00D57DAA">
            <w:pPr>
              <w:widowControl/>
              <w:snapToGrid w:val="0"/>
              <w:spacing w:line="360" w:lineRule="auto"/>
              <w:ind w:firstLineChars="98" w:firstLine="207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hyperlink r:id="rId24" w:history="1">
              <w:r w:rsidR="00BF096E" w:rsidRPr="00662B99">
                <w:rPr>
                  <w:rFonts w:ascii="Book Antiqua" w:hAnsi="Book Antiqua"/>
                  <w:b w:val="0"/>
                  <w:color w:val="auto"/>
                  <w:kern w:val="0"/>
                  <w:sz w:val="24"/>
                  <w:szCs w:val="24"/>
                </w:rPr>
                <w:t>Malignant</w:t>
              </w:r>
            </w:hyperlink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4 (13.75 ± 6.24) (7-20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 xml:space="preserve">Operation </w:t>
            </w:r>
            <w:r w:rsidR="00D57DAA"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>(</w:t>
            </w: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 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= 65</w:t>
            </w:r>
            <w:r w:rsidR="00D57DAA">
              <w:rPr>
                <w:rFonts w:ascii="Book Antiqua" w:hAnsi="Book Antiqua" w:hint="eastAsia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PD</w:t>
            </w:r>
            <w:hyperlink r:id="rId25" w:anchor="T2FN2" w:history="1">
              <w:r w:rsidRPr="00662B99">
                <w:rPr>
                  <w:rFonts w:ascii="Book Antiqua" w:hAnsi="Book Antiqua"/>
                  <w:b w:val="0"/>
                  <w:color w:val="auto"/>
                  <w:kern w:val="0"/>
                  <w:sz w:val="24"/>
                  <w:szCs w:val="24"/>
                  <w:vertAlign w:val="superscript"/>
                </w:rPr>
                <w:t>2</w:t>
              </w:r>
            </w:hyperlink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0 (30.77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lastRenderedPageBreak/>
              <w:t>PPPD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</w:t>
            </w:r>
            <w:r w:rsidR="00D57DAA">
              <w:rPr>
                <w:rFonts w:ascii="Book Antiqua" w:hAnsi="Book Antiqua" w:hint="eastAsia"/>
                <w:bCs/>
                <w:color w:val="auto"/>
                <w:kern w:val="0"/>
                <w:sz w:val="24"/>
                <w:szCs w:val="24"/>
              </w:rPr>
              <w:t xml:space="preserve"> (</w:t>
            </w:r>
            <w:r w:rsidR="00D57DAA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3.08</w:t>
            </w:r>
            <w:r w:rsidR="00D57DAA">
              <w:rPr>
                <w:rFonts w:ascii="Book Antiqua" w:hAnsi="Book Antiqua" w:hint="eastAsi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DP</w:t>
            </w:r>
            <w:hyperlink r:id="rId26" w:anchor="T2FN3" w:history="1">
              <w:r w:rsidRPr="00662B99">
                <w:rPr>
                  <w:rFonts w:ascii="Book Antiqua" w:hAnsi="Book Antiqua"/>
                  <w:b w:val="0"/>
                  <w:color w:val="auto"/>
                  <w:kern w:val="0"/>
                  <w:sz w:val="24"/>
                  <w:szCs w:val="24"/>
                  <w:vertAlign w:val="superscript"/>
                </w:rPr>
                <w:t>3</w:t>
              </w:r>
            </w:hyperlink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6 (24.62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proofErr w:type="spellStart"/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Enucleation</w:t>
            </w:r>
            <w:proofErr w:type="spellEnd"/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9 (13.85</w:t>
            </w: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Central </w:t>
            </w:r>
            <w:proofErr w:type="spellStart"/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pancreatectomy</w:t>
            </w:r>
            <w:proofErr w:type="spellEnd"/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</w:t>
            </w:r>
            <w:r>
              <w:rPr>
                <w:rFonts w:ascii="Book Antiqua" w:hAnsi="Book Antiqua" w:hint="eastAsia"/>
                <w:bCs/>
                <w:color w:val="auto"/>
                <w:kern w:val="0"/>
                <w:sz w:val="24"/>
                <w:szCs w:val="24"/>
              </w:rPr>
              <w:t xml:space="preserve"> </w:t>
            </w: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(3.08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proofErr w:type="spellStart"/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Unresectable</w:t>
            </w:r>
            <w:proofErr w:type="spellEnd"/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 (3.08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Refused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 (1.54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Not specified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3</w:t>
            </w: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 xml:space="preserve"> (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20.00</w:t>
            </w: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Histology (</w:t>
            </w: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65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Malignant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5 (7.69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Benign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bookmarkStart w:id="187" w:name="_GoBack"/>
            <w:bookmarkEnd w:id="187"/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59 (90.77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Not specified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 (1.54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Nature of tumor (</w:t>
            </w:r>
            <w:r w:rsidRPr="00E53566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65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Solid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7 (26.15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Cystic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28 (43.08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Solid and Cystic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4(21.54</w:t>
            </w:r>
            <w:r w:rsidR="00BF096E"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Not specified</w:t>
            </w:r>
          </w:p>
        </w:tc>
        <w:tc>
          <w:tcPr>
            <w:tcW w:w="4134" w:type="dxa"/>
            <w:hideMark/>
          </w:tcPr>
          <w:p w:rsidR="00BF096E" w:rsidRPr="00662B99" w:rsidRDefault="00D57DAA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6 (9.23</w:t>
            </w:r>
            <w:r w:rsidR="00BF096E"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833FE5" w:rsidRPr="00662B99" w:rsidTr="00D57D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Mean follow-up months (</w:t>
            </w:r>
            <w:r w:rsidRPr="00D57DAA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= 29)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20.59 ± 17.76 (3-66)</w:t>
            </w:r>
          </w:p>
        </w:tc>
      </w:tr>
      <w:tr w:rsidR="00833FE5" w:rsidRPr="00662B99" w:rsidTr="00D57DAA">
        <w:trPr>
          <w:trHeight w:val="4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3" w:type="dxa"/>
            <w:hideMark/>
          </w:tcPr>
          <w:p w:rsidR="00BF096E" w:rsidRPr="00662B99" w:rsidRDefault="00BF096E" w:rsidP="00662B99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Died of disease</w:t>
            </w:r>
          </w:p>
        </w:tc>
        <w:tc>
          <w:tcPr>
            <w:tcW w:w="4134" w:type="dxa"/>
            <w:hideMark/>
          </w:tcPr>
          <w:p w:rsidR="00BF096E" w:rsidRPr="00662B99" w:rsidRDefault="00BF096E" w:rsidP="00D57DAA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 w:rsidRPr="00662B99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0</w:t>
            </w:r>
          </w:p>
        </w:tc>
      </w:tr>
    </w:tbl>
    <w:p w:rsidR="00BF096E" w:rsidRPr="00662B99" w:rsidRDefault="00D57DAA" w:rsidP="00662B99">
      <w:pPr>
        <w:widowControl/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r w:rsidRPr="00662B99">
        <w:rPr>
          <w:rFonts w:ascii="Book Antiqua" w:hAnsi="Book Antiqua"/>
          <w:bCs/>
          <w:kern w:val="0"/>
          <w:sz w:val="24"/>
          <w:szCs w:val="24"/>
          <w:vertAlign w:val="superscript"/>
        </w:rPr>
        <w:t>1</w:t>
      </w:r>
      <w:r w:rsidRPr="00662B99">
        <w:rPr>
          <w:rFonts w:ascii="Book Antiqua" w:hAnsi="Book Antiqua"/>
          <w:bCs/>
          <w:kern w:val="0"/>
          <w:sz w:val="24"/>
          <w:szCs w:val="24"/>
        </w:rPr>
        <w:t xml:space="preserve">Some </w:t>
      </w:r>
      <w:r>
        <w:rPr>
          <w:rFonts w:ascii="Book Antiqua" w:hAnsi="Book Antiqua"/>
          <w:bCs/>
          <w:kern w:val="0"/>
          <w:sz w:val="24"/>
          <w:szCs w:val="24"/>
        </w:rPr>
        <w:t xml:space="preserve">patients had several symptoms; </w:t>
      </w:r>
      <w:r w:rsidRPr="00662B99">
        <w:rPr>
          <w:rFonts w:ascii="Book Antiqua" w:hAnsi="Book Antiqua"/>
          <w:bCs/>
          <w:kern w:val="0"/>
          <w:sz w:val="24"/>
          <w:szCs w:val="24"/>
          <w:vertAlign w:val="superscript"/>
        </w:rPr>
        <w:t>2</w:t>
      </w:r>
      <w:r w:rsidRPr="00662B99">
        <w:rPr>
          <w:rFonts w:ascii="Book Antiqua" w:hAnsi="Book Antiqua"/>
          <w:bCs/>
          <w:kern w:val="0"/>
          <w:sz w:val="24"/>
          <w:szCs w:val="24"/>
        </w:rPr>
        <w:t>One patient unde</w:t>
      </w:r>
      <w:r>
        <w:rPr>
          <w:rFonts w:ascii="Book Antiqua" w:hAnsi="Book Antiqua"/>
          <w:bCs/>
          <w:kern w:val="0"/>
          <w:sz w:val="24"/>
          <w:szCs w:val="24"/>
        </w:rPr>
        <w:t>rwent resection of portal vein;</w:t>
      </w:r>
      <w:r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Pr="00662B99">
        <w:rPr>
          <w:rFonts w:ascii="Book Antiqua" w:hAnsi="Book Antiqua"/>
          <w:bCs/>
          <w:kern w:val="0"/>
          <w:sz w:val="24"/>
          <w:szCs w:val="24"/>
          <w:vertAlign w:val="superscript"/>
        </w:rPr>
        <w:t>3</w:t>
      </w:r>
      <w:r w:rsidRPr="00662B99">
        <w:rPr>
          <w:rFonts w:ascii="Book Antiqua" w:hAnsi="Book Antiqua"/>
          <w:bCs/>
          <w:kern w:val="0"/>
          <w:sz w:val="24"/>
          <w:szCs w:val="24"/>
        </w:rPr>
        <w:t>One patient underwent resection of transverse colon.</w:t>
      </w:r>
      <w:r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BF096E" w:rsidRPr="00662B99">
        <w:rPr>
          <w:rFonts w:ascii="Book Antiqua" w:hAnsi="Book Antiqua"/>
          <w:bCs/>
          <w:kern w:val="0"/>
          <w:sz w:val="24"/>
          <w:szCs w:val="24"/>
        </w:rPr>
        <w:t>M: Male; F: Female; NA:</w:t>
      </w:r>
      <w:r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BF096E" w:rsidRPr="00662B99">
        <w:rPr>
          <w:rFonts w:ascii="Book Antiqua" w:hAnsi="Book Antiqua"/>
          <w:bCs/>
          <w:kern w:val="0"/>
          <w:sz w:val="24"/>
          <w:szCs w:val="24"/>
        </w:rPr>
        <w:t xml:space="preserve">Not available; NA: Not available; </w:t>
      </w:r>
      <w:r w:rsidRPr="00662B99">
        <w:rPr>
          <w:rFonts w:ascii="Book Antiqua" w:hAnsi="Book Antiqua"/>
          <w:bCs/>
          <w:kern w:val="0"/>
          <w:sz w:val="24"/>
          <w:szCs w:val="24"/>
        </w:rPr>
        <w:t xml:space="preserve">DP: Distal </w:t>
      </w:r>
      <w:proofErr w:type="spellStart"/>
      <w:r w:rsidRPr="00662B99">
        <w:rPr>
          <w:rFonts w:ascii="Book Antiqua" w:hAnsi="Book Antiqua"/>
          <w:bCs/>
          <w:kern w:val="0"/>
          <w:sz w:val="24"/>
          <w:szCs w:val="24"/>
        </w:rPr>
        <w:t>pancreatectomy</w:t>
      </w:r>
      <w:proofErr w:type="spellEnd"/>
      <w:r>
        <w:rPr>
          <w:rFonts w:ascii="Book Antiqua" w:hAnsi="Book Antiqua" w:hint="eastAsia"/>
          <w:bCs/>
          <w:kern w:val="0"/>
          <w:sz w:val="24"/>
          <w:szCs w:val="24"/>
        </w:rPr>
        <w:t xml:space="preserve">; </w:t>
      </w:r>
      <w:r w:rsidR="00BF096E" w:rsidRPr="00662B99">
        <w:rPr>
          <w:rFonts w:ascii="Book Antiqua" w:hAnsi="Book Antiqua"/>
          <w:bCs/>
          <w:kern w:val="0"/>
          <w:sz w:val="24"/>
          <w:szCs w:val="24"/>
        </w:rPr>
        <w:t xml:space="preserve">PD: </w:t>
      </w:r>
      <w:proofErr w:type="spellStart"/>
      <w:r w:rsidR="00BF096E" w:rsidRPr="00662B99">
        <w:rPr>
          <w:rFonts w:ascii="Book Antiqua" w:hAnsi="Book Antiqua"/>
          <w:bCs/>
          <w:kern w:val="0"/>
          <w:sz w:val="24"/>
          <w:szCs w:val="24"/>
        </w:rPr>
        <w:t>Pancreaticoduodenectomy</w:t>
      </w:r>
      <w:proofErr w:type="spellEnd"/>
      <w:r w:rsidR="00BF096E" w:rsidRPr="00662B99">
        <w:rPr>
          <w:rFonts w:ascii="Book Antiqua" w:hAnsi="Book Antiqua"/>
          <w:bCs/>
          <w:kern w:val="0"/>
          <w:sz w:val="24"/>
          <w:szCs w:val="24"/>
        </w:rPr>
        <w:t>;</w:t>
      </w:r>
      <w:r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BF096E" w:rsidRPr="00662B99">
        <w:rPr>
          <w:rFonts w:ascii="Book Antiqua" w:hAnsi="Book Antiqua"/>
          <w:bCs/>
          <w:kern w:val="0"/>
          <w:sz w:val="24"/>
          <w:szCs w:val="24"/>
        </w:rPr>
        <w:t>PPPD:</w:t>
      </w:r>
      <w:r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BF096E" w:rsidRPr="00662B99">
        <w:rPr>
          <w:rFonts w:ascii="Book Antiqua" w:hAnsi="Book Antiqua"/>
          <w:bCs/>
          <w:kern w:val="0"/>
          <w:sz w:val="24"/>
          <w:szCs w:val="24"/>
        </w:rPr>
        <w:t>Pylorus pres</w:t>
      </w:r>
      <w:r>
        <w:rPr>
          <w:rFonts w:ascii="Book Antiqua" w:hAnsi="Book Antiqua"/>
          <w:bCs/>
          <w:kern w:val="0"/>
          <w:sz w:val="24"/>
          <w:szCs w:val="24"/>
        </w:rPr>
        <w:t xml:space="preserve">erving </w:t>
      </w:r>
      <w:proofErr w:type="spellStart"/>
      <w:r>
        <w:rPr>
          <w:rFonts w:ascii="Book Antiqua" w:hAnsi="Book Antiqua"/>
          <w:bCs/>
          <w:kern w:val="0"/>
          <w:sz w:val="24"/>
          <w:szCs w:val="24"/>
        </w:rPr>
        <w:t>pancreaticoduodenectomy</w:t>
      </w:r>
      <w:proofErr w:type="spellEnd"/>
      <w:r>
        <w:rPr>
          <w:rFonts w:ascii="Book Antiqua" w:hAnsi="Book Antiqua" w:hint="eastAsia"/>
          <w:bCs/>
          <w:kern w:val="0"/>
          <w:sz w:val="24"/>
          <w:szCs w:val="24"/>
        </w:rPr>
        <w:t>.</w:t>
      </w:r>
    </w:p>
    <w:p w:rsidR="00590912" w:rsidRDefault="00590912">
      <w:pPr>
        <w:widowControl/>
        <w:jc w:val="left"/>
        <w:rPr>
          <w:rFonts w:ascii="Book Antiqua" w:hAnsi="Book Antiqua"/>
          <w:b/>
          <w:kern w:val="0"/>
          <w:sz w:val="24"/>
          <w:szCs w:val="24"/>
        </w:rPr>
      </w:pPr>
    </w:p>
    <w:sectPr w:rsidR="00590912" w:rsidSect="00CE3B39">
      <w:footerReference w:type="default" r:id="rId2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62E6" w:rsidRDefault="000062E6" w:rsidP="00612DF0">
      <w:r>
        <w:separator/>
      </w:r>
    </w:p>
  </w:endnote>
  <w:endnote w:type="continuationSeparator" w:id="0">
    <w:p w:rsidR="000062E6" w:rsidRDefault="000062E6" w:rsidP="00612D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OT5e4d79fc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7312398"/>
      <w:docPartObj>
        <w:docPartGallery w:val="Page Numbers (Bottom of Page)"/>
        <w:docPartUnique/>
      </w:docPartObj>
    </w:sdtPr>
    <w:sdtEndPr/>
    <w:sdtContent>
      <w:p w:rsidR="00590912" w:rsidRDefault="00590912">
        <w:pPr>
          <w:pStyle w:val="a4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53566" w:rsidRPr="00E53566">
          <w:rPr>
            <w:noProof/>
            <w:lang w:val="zh-CN"/>
          </w:rPr>
          <w:t>27</w:t>
        </w:r>
        <w:r>
          <w:rPr>
            <w:noProof/>
            <w:lang w:val="zh-CN"/>
          </w:rPr>
          <w:fldChar w:fldCharType="end"/>
        </w:r>
      </w:p>
    </w:sdtContent>
  </w:sdt>
  <w:p w:rsidR="00590912" w:rsidRDefault="0059091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62E6" w:rsidRDefault="000062E6" w:rsidP="00612DF0">
      <w:r>
        <w:separator/>
      </w:r>
    </w:p>
  </w:footnote>
  <w:footnote w:type="continuationSeparator" w:id="0">
    <w:p w:rsidR="000062E6" w:rsidRDefault="000062E6" w:rsidP="00612DF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853FDA"/>
    <w:multiLevelType w:val="multilevel"/>
    <w:tmpl w:val="AB2067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fwawep0fzzp26ezxdkxeasa0525p5pds5zr&quot;&gt;EndNote Journal&lt;record-ids&gt;&lt;item&gt;1237&lt;/item&gt;&lt;item&gt;1278&lt;/item&gt;&lt;/record-ids&gt;&lt;/item&gt;&lt;/Libraries&gt;"/>
  </w:docVars>
  <w:rsids>
    <w:rsidRoot w:val="00612DF0"/>
    <w:rsid w:val="00002A97"/>
    <w:rsid w:val="00005281"/>
    <w:rsid w:val="000062E6"/>
    <w:rsid w:val="00006592"/>
    <w:rsid w:val="00016FB2"/>
    <w:rsid w:val="000221AB"/>
    <w:rsid w:val="0002657F"/>
    <w:rsid w:val="00026B0E"/>
    <w:rsid w:val="0003083D"/>
    <w:rsid w:val="00035454"/>
    <w:rsid w:val="00036BCA"/>
    <w:rsid w:val="00037B1C"/>
    <w:rsid w:val="00046101"/>
    <w:rsid w:val="0004629B"/>
    <w:rsid w:val="000507AD"/>
    <w:rsid w:val="00052F7C"/>
    <w:rsid w:val="0005306C"/>
    <w:rsid w:val="00053527"/>
    <w:rsid w:val="0005357F"/>
    <w:rsid w:val="0005375E"/>
    <w:rsid w:val="000542BE"/>
    <w:rsid w:val="000551D1"/>
    <w:rsid w:val="00055806"/>
    <w:rsid w:val="000634F1"/>
    <w:rsid w:val="00064150"/>
    <w:rsid w:val="00067778"/>
    <w:rsid w:val="00067AC9"/>
    <w:rsid w:val="000741A5"/>
    <w:rsid w:val="000829A4"/>
    <w:rsid w:val="00083990"/>
    <w:rsid w:val="00090A15"/>
    <w:rsid w:val="000A04BA"/>
    <w:rsid w:val="000A0B13"/>
    <w:rsid w:val="000A2CAF"/>
    <w:rsid w:val="000A371D"/>
    <w:rsid w:val="000A479D"/>
    <w:rsid w:val="000A6643"/>
    <w:rsid w:val="000B451D"/>
    <w:rsid w:val="000B47BF"/>
    <w:rsid w:val="000B57AF"/>
    <w:rsid w:val="000C41A8"/>
    <w:rsid w:val="000C5ED4"/>
    <w:rsid w:val="000C7B3F"/>
    <w:rsid w:val="000D1049"/>
    <w:rsid w:val="000D2E19"/>
    <w:rsid w:val="000D2E6B"/>
    <w:rsid w:val="000D378C"/>
    <w:rsid w:val="000D4421"/>
    <w:rsid w:val="000D6401"/>
    <w:rsid w:val="000D7E90"/>
    <w:rsid w:val="000E0234"/>
    <w:rsid w:val="000E4633"/>
    <w:rsid w:val="000F2187"/>
    <w:rsid w:val="000F4EB0"/>
    <w:rsid w:val="000F59C8"/>
    <w:rsid w:val="000F66EC"/>
    <w:rsid w:val="000F7B81"/>
    <w:rsid w:val="001017EA"/>
    <w:rsid w:val="00101A66"/>
    <w:rsid w:val="00101FC3"/>
    <w:rsid w:val="00102A8F"/>
    <w:rsid w:val="001031FB"/>
    <w:rsid w:val="00104FE7"/>
    <w:rsid w:val="00111727"/>
    <w:rsid w:val="00112D18"/>
    <w:rsid w:val="0011359E"/>
    <w:rsid w:val="001145E4"/>
    <w:rsid w:val="00120B97"/>
    <w:rsid w:val="00120F3E"/>
    <w:rsid w:val="001226A8"/>
    <w:rsid w:val="00126ABC"/>
    <w:rsid w:val="001310A1"/>
    <w:rsid w:val="00131FD5"/>
    <w:rsid w:val="00134F11"/>
    <w:rsid w:val="00144EFE"/>
    <w:rsid w:val="00146D04"/>
    <w:rsid w:val="00150D54"/>
    <w:rsid w:val="00153082"/>
    <w:rsid w:val="001541AC"/>
    <w:rsid w:val="00154E74"/>
    <w:rsid w:val="00157624"/>
    <w:rsid w:val="00157B30"/>
    <w:rsid w:val="001607F7"/>
    <w:rsid w:val="00161ED4"/>
    <w:rsid w:val="0016626F"/>
    <w:rsid w:val="00166681"/>
    <w:rsid w:val="0017139F"/>
    <w:rsid w:val="00172362"/>
    <w:rsid w:val="001733EA"/>
    <w:rsid w:val="001758A5"/>
    <w:rsid w:val="00175DF3"/>
    <w:rsid w:val="00181F4F"/>
    <w:rsid w:val="00190CCC"/>
    <w:rsid w:val="00191256"/>
    <w:rsid w:val="00192479"/>
    <w:rsid w:val="00192557"/>
    <w:rsid w:val="001A03E1"/>
    <w:rsid w:val="001A04FF"/>
    <w:rsid w:val="001A452F"/>
    <w:rsid w:val="001A5383"/>
    <w:rsid w:val="001A6B5C"/>
    <w:rsid w:val="001A7BEA"/>
    <w:rsid w:val="001B4B24"/>
    <w:rsid w:val="001B6A08"/>
    <w:rsid w:val="001B6EE4"/>
    <w:rsid w:val="001C4F9D"/>
    <w:rsid w:val="001C55F2"/>
    <w:rsid w:val="001D3497"/>
    <w:rsid w:val="001D5E43"/>
    <w:rsid w:val="001D674E"/>
    <w:rsid w:val="001D77E9"/>
    <w:rsid w:val="001D789E"/>
    <w:rsid w:val="001E04F4"/>
    <w:rsid w:val="001E073B"/>
    <w:rsid w:val="001E1BBB"/>
    <w:rsid w:val="001E7114"/>
    <w:rsid w:val="001E7541"/>
    <w:rsid w:val="001F3754"/>
    <w:rsid w:val="001F4217"/>
    <w:rsid w:val="00200252"/>
    <w:rsid w:val="00202ED0"/>
    <w:rsid w:val="00211D6F"/>
    <w:rsid w:val="002123FE"/>
    <w:rsid w:val="00212827"/>
    <w:rsid w:val="002153E8"/>
    <w:rsid w:val="00215C2D"/>
    <w:rsid w:val="00215EF1"/>
    <w:rsid w:val="00221CB1"/>
    <w:rsid w:val="00222F84"/>
    <w:rsid w:val="0022324F"/>
    <w:rsid w:val="002248A3"/>
    <w:rsid w:val="002304B2"/>
    <w:rsid w:val="002318F9"/>
    <w:rsid w:val="00232564"/>
    <w:rsid w:val="00232748"/>
    <w:rsid w:val="0023374E"/>
    <w:rsid w:val="00236186"/>
    <w:rsid w:val="002406D3"/>
    <w:rsid w:val="00251208"/>
    <w:rsid w:val="0025132B"/>
    <w:rsid w:val="00252CC4"/>
    <w:rsid w:val="0025448D"/>
    <w:rsid w:val="00254835"/>
    <w:rsid w:val="002550E7"/>
    <w:rsid w:val="0025602D"/>
    <w:rsid w:val="00256119"/>
    <w:rsid w:val="00256DAF"/>
    <w:rsid w:val="002576FF"/>
    <w:rsid w:val="00257A2F"/>
    <w:rsid w:val="002622BD"/>
    <w:rsid w:val="00262D65"/>
    <w:rsid w:val="00263839"/>
    <w:rsid w:val="002648B7"/>
    <w:rsid w:val="00265530"/>
    <w:rsid w:val="00270432"/>
    <w:rsid w:val="00270A39"/>
    <w:rsid w:val="00272A24"/>
    <w:rsid w:val="00277354"/>
    <w:rsid w:val="00280D73"/>
    <w:rsid w:val="00286B49"/>
    <w:rsid w:val="00290046"/>
    <w:rsid w:val="002A0A0C"/>
    <w:rsid w:val="002A1C54"/>
    <w:rsid w:val="002A486F"/>
    <w:rsid w:val="002A5974"/>
    <w:rsid w:val="002A743A"/>
    <w:rsid w:val="002B3924"/>
    <w:rsid w:val="002B622A"/>
    <w:rsid w:val="002B6902"/>
    <w:rsid w:val="002B6BB3"/>
    <w:rsid w:val="002B764E"/>
    <w:rsid w:val="002C4C1D"/>
    <w:rsid w:val="002C54D7"/>
    <w:rsid w:val="002C663D"/>
    <w:rsid w:val="002C7970"/>
    <w:rsid w:val="002D1FDB"/>
    <w:rsid w:val="002D447C"/>
    <w:rsid w:val="002E5D82"/>
    <w:rsid w:val="002E697C"/>
    <w:rsid w:val="002F21D9"/>
    <w:rsid w:val="002F5AB0"/>
    <w:rsid w:val="002F722E"/>
    <w:rsid w:val="00301884"/>
    <w:rsid w:val="003043AC"/>
    <w:rsid w:val="00306106"/>
    <w:rsid w:val="00306A54"/>
    <w:rsid w:val="00307D89"/>
    <w:rsid w:val="003107DE"/>
    <w:rsid w:val="00315811"/>
    <w:rsid w:val="00315CCA"/>
    <w:rsid w:val="00320583"/>
    <w:rsid w:val="00320835"/>
    <w:rsid w:val="00322210"/>
    <w:rsid w:val="0032261B"/>
    <w:rsid w:val="00326907"/>
    <w:rsid w:val="003400A0"/>
    <w:rsid w:val="0034014C"/>
    <w:rsid w:val="00340597"/>
    <w:rsid w:val="00342A74"/>
    <w:rsid w:val="00343498"/>
    <w:rsid w:val="00343A7B"/>
    <w:rsid w:val="00344217"/>
    <w:rsid w:val="003444F1"/>
    <w:rsid w:val="00347269"/>
    <w:rsid w:val="00350E19"/>
    <w:rsid w:val="003538A0"/>
    <w:rsid w:val="0035524F"/>
    <w:rsid w:val="00355DC0"/>
    <w:rsid w:val="00356034"/>
    <w:rsid w:val="0035631F"/>
    <w:rsid w:val="00362A61"/>
    <w:rsid w:val="00362F56"/>
    <w:rsid w:val="003651FA"/>
    <w:rsid w:val="00366BB5"/>
    <w:rsid w:val="003672F2"/>
    <w:rsid w:val="00370131"/>
    <w:rsid w:val="003737A6"/>
    <w:rsid w:val="00374065"/>
    <w:rsid w:val="003764E7"/>
    <w:rsid w:val="00376BB9"/>
    <w:rsid w:val="003811A4"/>
    <w:rsid w:val="003814E0"/>
    <w:rsid w:val="00382425"/>
    <w:rsid w:val="003906D7"/>
    <w:rsid w:val="00391547"/>
    <w:rsid w:val="003936F7"/>
    <w:rsid w:val="00397000"/>
    <w:rsid w:val="0039702B"/>
    <w:rsid w:val="00397F17"/>
    <w:rsid w:val="003A3589"/>
    <w:rsid w:val="003A4158"/>
    <w:rsid w:val="003B1A96"/>
    <w:rsid w:val="003B5FCE"/>
    <w:rsid w:val="003B69BB"/>
    <w:rsid w:val="003B7C53"/>
    <w:rsid w:val="003C17AE"/>
    <w:rsid w:val="003C23F2"/>
    <w:rsid w:val="003C2944"/>
    <w:rsid w:val="003C2AF9"/>
    <w:rsid w:val="003C446F"/>
    <w:rsid w:val="003C4EAB"/>
    <w:rsid w:val="003D3EEE"/>
    <w:rsid w:val="003D489C"/>
    <w:rsid w:val="003D5122"/>
    <w:rsid w:val="003D58EF"/>
    <w:rsid w:val="003D708E"/>
    <w:rsid w:val="003D7F6D"/>
    <w:rsid w:val="003E0606"/>
    <w:rsid w:val="003E3F72"/>
    <w:rsid w:val="003E4A7C"/>
    <w:rsid w:val="003E6CD5"/>
    <w:rsid w:val="003E7927"/>
    <w:rsid w:val="003F29EE"/>
    <w:rsid w:val="003F5A28"/>
    <w:rsid w:val="003F6A03"/>
    <w:rsid w:val="004000BA"/>
    <w:rsid w:val="00401204"/>
    <w:rsid w:val="004018EA"/>
    <w:rsid w:val="00401FD1"/>
    <w:rsid w:val="00404212"/>
    <w:rsid w:val="00414C44"/>
    <w:rsid w:val="00414C92"/>
    <w:rsid w:val="004159D9"/>
    <w:rsid w:val="00420387"/>
    <w:rsid w:val="00420D04"/>
    <w:rsid w:val="0042118B"/>
    <w:rsid w:val="00422A03"/>
    <w:rsid w:val="004265FE"/>
    <w:rsid w:val="0042710F"/>
    <w:rsid w:val="00431FCE"/>
    <w:rsid w:val="00432000"/>
    <w:rsid w:val="004331E6"/>
    <w:rsid w:val="004374DC"/>
    <w:rsid w:val="00437979"/>
    <w:rsid w:val="00442669"/>
    <w:rsid w:val="00444DE9"/>
    <w:rsid w:val="0044588D"/>
    <w:rsid w:val="00446F17"/>
    <w:rsid w:val="00450A4B"/>
    <w:rsid w:val="0045486F"/>
    <w:rsid w:val="00460161"/>
    <w:rsid w:val="00460279"/>
    <w:rsid w:val="00471494"/>
    <w:rsid w:val="00471EA7"/>
    <w:rsid w:val="004751DE"/>
    <w:rsid w:val="00475FEC"/>
    <w:rsid w:val="00482124"/>
    <w:rsid w:val="0048242B"/>
    <w:rsid w:val="0048397E"/>
    <w:rsid w:val="00483EB4"/>
    <w:rsid w:val="00486C35"/>
    <w:rsid w:val="004911D6"/>
    <w:rsid w:val="00492BFE"/>
    <w:rsid w:val="00495EF9"/>
    <w:rsid w:val="004A036F"/>
    <w:rsid w:val="004A3397"/>
    <w:rsid w:val="004A3F04"/>
    <w:rsid w:val="004B4B8A"/>
    <w:rsid w:val="004B5501"/>
    <w:rsid w:val="004B55D9"/>
    <w:rsid w:val="004B6193"/>
    <w:rsid w:val="004C1FCE"/>
    <w:rsid w:val="004C61E5"/>
    <w:rsid w:val="004D1BCE"/>
    <w:rsid w:val="004D2272"/>
    <w:rsid w:val="004D2E65"/>
    <w:rsid w:val="004D3617"/>
    <w:rsid w:val="004D64CA"/>
    <w:rsid w:val="004D6B55"/>
    <w:rsid w:val="004D6B97"/>
    <w:rsid w:val="004E0546"/>
    <w:rsid w:val="004E1547"/>
    <w:rsid w:val="004E3555"/>
    <w:rsid w:val="004E3A4A"/>
    <w:rsid w:val="004E728E"/>
    <w:rsid w:val="004F0130"/>
    <w:rsid w:val="004F3F43"/>
    <w:rsid w:val="004F5256"/>
    <w:rsid w:val="004F5A92"/>
    <w:rsid w:val="004F7C46"/>
    <w:rsid w:val="0050107D"/>
    <w:rsid w:val="0050201E"/>
    <w:rsid w:val="005128F3"/>
    <w:rsid w:val="00512A70"/>
    <w:rsid w:val="00513F16"/>
    <w:rsid w:val="005151EF"/>
    <w:rsid w:val="00516B8A"/>
    <w:rsid w:val="00517033"/>
    <w:rsid w:val="0051737B"/>
    <w:rsid w:val="00517FB1"/>
    <w:rsid w:val="00523CBD"/>
    <w:rsid w:val="005315B7"/>
    <w:rsid w:val="00540F92"/>
    <w:rsid w:val="00540FC4"/>
    <w:rsid w:val="00542111"/>
    <w:rsid w:val="00544A9C"/>
    <w:rsid w:val="00544B8D"/>
    <w:rsid w:val="0054570D"/>
    <w:rsid w:val="00545F75"/>
    <w:rsid w:val="005547C6"/>
    <w:rsid w:val="00554AD9"/>
    <w:rsid w:val="005565A2"/>
    <w:rsid w:val="00557562"/>
    <w:rsid w:val="0056095E"/>
    <w:rsid w:val="00560B4B"/>
    <w:rsid w:val="00565F67"/>
    <w:rsid w:val="00566140"/>
    <w:rsid w:val="00567064"/>
    <w:rsid w:val="00567C41"/>
    <w:rsid w:val="005727F8"/>
    <w:rsid w:val="005736BB"/>
    <w:rsid w:val="0057377B"/>
    <w:rsid w:val="00584EA9"/>
    <w:rsid w:val="00585D0F"/>
    <w:rsid w:val="005864B5"/>
    <w:rsid w:val="00587A95"/>
    <w:rsid w:val="00590912"/>
    <w:rsid w:val="00590C63"/>
    <w:rsid w:val="0059654E"/>
    <w:rsid w:val="0059659F"/>
    <w:rsid w:val="005A0BEA"/>
    <w:rsid w:val="005A1A27"/>
    <w:rsid w:val="005A238D"/>
    <w:rsid w:val="005A2B91"/>
    <w:rsid w:val="005A46D8"/>
    <w:rsid w:val="005B0118"/>
    <w:rsid w:val="005B35E6"/>
    <w:rsid w:val="005B3B4B"/>
    <w:rsid w:val="005B7E80"/>
    <w:rsid w:val="005C0B45"/>
    <w:rsid w:val="005C5AC8"/>
    <w:rsid w:val="005D05C8"/>
    <w:rsid w:val="005D22DB"/>
    <w:rsid w:val="005D25FB"/>
    <w:rsid w:val="005D504B"/>
    <w:rsid w:val="005D678D"/>
    <w:rsid w:val="005D7A3B"/>
    <w:rsid w:val="005E0AE7"/>
    <w:rsid w:val="005E50D8"/>
    <w:rsid w:val="005F2131"/>
    <w:rsid w:val="005F382C"/>
    <w:rsid w:val="005F787B"/>
    <w:rsid w:val="00612A13"/>
    <w:rsid w:val="00612DF0"/>
    <w:rsid w:val="00623A80"/>
    <w:rsid w:val="00623D92"/>
    <w:rsid w:val="00624B21"/>
    <w:rsid w:val="00624EEB"/>
    <w:rsid w:val="00625293"/>
    <w:rsid w:val="00627291"/>
    <w:rsid w:val="00630286"/>
    <w:rsid w:val="006307CC"/>
    <w:rsid w:val="00632893"/>
    <w:rsid w:val="00634983"/>
    <w:rsid w:val="00640180"/>
    <w:rsid w:val="006436FE"/>
    <w:rsid w:val="00645A7C"/>
    <w:rsid w:val="006476B4"/>
    <w:rsid w:val="00652294"/>
    <w:rsid w:val="0065490F"/>
    <w:rsid w:val="00655EA5"/>
    <w:rsid w:val="00656DDE"/>
    <w:rsid w:val="0066197F"/>
    <w:rsid w:val="00662B2A"/>
    <w:rsid w:val="00662B99"/>
    <w:rsid w:val="0066394A"/>
    <w:rsid w:val="00665ACA"/>
    <w:rsid w:val="00665F1D"/>
    <w:rsid w:val="00666655"/>
    <w:rsid w:val="006675A5"/>
    <w:rsid w:val="006719DE"/>
    <w:rsid w:val="006720FC"/>
    <w:rsid w:val="00674297"/>
    <w:rsid w:val="006759B6"/>
    <w:rsid w:val="00680EC2"/>
    <w:rsid w:val="0068265C"/>
    <w:rsid w:val="006834E3"/>
    <w:rsid w:val="006851BD"/>
    <w:rsid w:val="00686CE3"/>
    <w:rsid w:val="00692B5D"/>
    <w:rsid w:val="00692C68"/>
    <w:rsid w:val="0069556B"/>
    <w:rsid w:val="006A09C4"/>
    <w:rsid w:val="006A0DBB"/>
    <w:rsid w:val="006A5FF2"/>
    <w:rsid w:val="006A6638"/>
    <w:rsid w:val="006B0A1E"/>
    <w:rsid w:val="006B0AC7"/>
    <w:rsid w:val="006B3F51"/>
    <w:rsid w:val="006B43AE"/>
    <w:rsid w:val="006C0441"/>
    <w:rsid w:val="006C27C4"/>
    <w:rsid w:val="006C4A88"/>
    <w:rsid w:val="006C5CF4"/>
    <w:rsid w:val="006D01DE"/>
    <w:rsid w:val="006D084A"/>
    <w:rsid w:val="006D2D7A"/>
    <w:rsid w:val="006D43B0"/>
    <w:rsid w:val="006E224E"/>
    <w:rsid w:val="006E7E92"/>
    <w:rsid w:val="006F1BF4"/>
    <w:rsid w:val="006F25F4"/>
    <w:rsid w:val="006F29CF"/>
    <w:rsid w:val="006F79F4"/>
    <w:rsid w:val="00700446"/>
    <w:rsid w:val="00702DCB"/>
    <w:rsid w:val="00703FA6"/>
    <w:rsid w:val="00705C64"/>
    <w:rsid w:val="007075DC"/>
    <w:rsid w:val="00707BF1"/>
    <w:rsid w:val="00712481"/>
    <w:rsid w:val="007139E2"/>
    <w:rsid w:val="007171A5"/>
    <w:rsid w:val="00721FEE"/>
    <w:rsid w:val="00723AA5"/>
    <w:rsid w:val="00725A27"/>
    <w:rsid w:val="00725AA7"/>
    <w:rsid w:val="00726448"/>
    <w:rsid w:val="00727F46"/>
    <w:rsid w:val="00735671"/>
    <w:rsid w:val="0073747C"/>
    <w:rsid w:val="00740DC9"/>
    <w:rsid w:val="00745A1C"/>
    <w:rsid w:val="00746D92"/>
    <w:rsid w:val="00753D52"/>
    <w:rsid w:val="00761903"/>
    <w:rsid w:val="0076434B"/>
    <w:rsid w:val="00764C85"/>
    <w:rsid w:val="00765576"/>
    <w:rsid w:val="00765EBE"/>
    <w:rsid w:val="00770F92"/>
    <w:rsid w:val="00775C16"/>
    <w:rsid w:val="00776C17"/>
    <w:rsid w:val="007773C0"/>
    <w:rsid w:val="007779FB"/>
    <w:rsid w:val="0078044E"/>
    <w:rsid w:val="00781EF3"/>
    <w:rsid w:val="0078306D"/>
    <w:rsid w:val="00783E92"/>
    <w:rsid w:val="0078444B"/>
    <w:rsid w:val="00784577"/>
    <w:rsid w:val="0078474B"/>
    <w:rsid w:val="00785272"/>
    <w:rsid w:val="00785B5B"/>
    <w:rsid w:val="007861B8"/>
    <w:rsid w:val="0078669C"/>
    <w:rsid w:val="00786D64"/>
    <w:rsid w:val="0078755C"/>
    <w:rsid w:val="00787C65"/>
    <w:rsid w:val="0079300C"/>
    <w:rsid w:val="007A14A7"/>
    <w:rsid w:val="007A41EB"/>
    <w:rsid w:val="007A586E"/>
    <w:rsid w:val="007A69CB"/>
    <w:rsid w:val="007A714F"/>
    <w:rsid w:val="007B0683"/>
    <w:rsid w:val="007B39A1"/>
    <w:rsid w:val="007B57A0"/>
    <w:rsid w:val="007B7D27"/>
    <w:rsid w:val="007C0BD4"/>
    <w:rsid w:val="007C1E81"/>
    <w:rsid w:val="007C5F0C"/>
    <w:rsid w:val="007D479B"/>
    <w:rsid w:val="007D597C"/>
    <w:rsid w:val="007E3CCD"/>
    <w:rsid w:val="007E5242"/>
    <w:rsid w:val="007E5624"/>
    <w:rsid w:val="007F36EA"/>
    <w:rsid w:val="007F6D1B"/>
    <w:rsid w:val="008008DE"/>
    <w:rsid w:val="008009C9"/>
    <w:rsid w:val="00804404"/>
    <w:rsid w:val="00804EA5"/>
    <w:rsid w:val="00805541"/>
    <w:rsid w:val="00805E0E"/>
    <w:rsid w:val="00806451"/>
    <w:rsid w:val="0080773D"/>
    <w:rsid w:val="00816A92"/>
    <w:rsid w:val="00816B46"/>
    <w:rsid w:val="008179F1"/>
    <w:rsid w:val="00830FDE"/>
    <w:rsid w:val="008316DA"/>
    <w:rsid w:val="00833FE5"/>
    <w:rsid w:val="00834491"/>
    <w:rsid w:val="00842480"/>
    <w:rsid w:val="00842AC3"/>
    <w:rsid w:val="008511D0"/>
    <w:rsid w:val="00851CDF"/>
    <w:rsid w:val="008537D9"/>
    <w:rsid w:val="00854CCD"/>
    <w:rsid w:val="008569E1"/>
    <w:rsid w:val="00860742"/>
    <w:rsid w:val="008631C6"/>
    <w:rsid w:val="00863A06"/>
    <w:rsid w:val="008708F0"/>
    <w:rsid w:val="008709BE"/>
    <w:rsid w:val="00870B59"/>
    <w:rsid w:val="00871B6D"/>
    <w:rsid w:val="00874AEA"/>
    <w:rsid w:val="008751DE"/>
    <w:rsid w:val="00876D86"/>
    <w:rsid w:val="00876E5C"/>
    <w:rsid w:val="0088258B"/>
    <w:rsid w:val="00883733"/>
    <w:rsid w:val="00884BEB"/>
    <w:rsid w:val="008855BF"/>
    <w:rsid w:val="00885E56"/>
    <w:rsid w:val="00887561"/>
    <w:rsid w:val="00893420"/>
    <w:rsid w:val="00896D12"/>
    <w:rsid w:val="00897518"/>
    <w:rsid w:val="008A25BF"/>
    <w:rsid w:val="008A2C4F"/>
    <w:rsid w:val="008A4EF0"/>
    <w:rsid w:val="008A5919"/>
    <w:rsid w:val="008A7FE6"/>
    <w:rsid w:val="008B0A14"/>
    <w:rsid w:val="008B6792"/>
    <w:rsid w:val="008C2178"/>
    <w:rsid w:val="008C3576"/>
    <w:rsid w:val="008C6B36"/>
    <w:rsid w:val="008C7D04"/>
    <w:rsid w:val="008D0624"/>
    <w:rsid w:val="008D19C9"/>
    <w:rsid w:val="008D1ED3"/>
    <w:rsid w:val="008D4F8D"/>
    <w:rsid w:val="008E1134"/>
    <w:rsid w:val="008E5120"/>
    <w:rsid w:val="008F2A97"/>
    <w:rsid w:val="008F3525"/>
    <w:rsid w:val="0090244C"/>
    <w:rsid w:val="0090263F"/>
    <w:rsid w:val="00903693"/>
    <w:rsid w:val="00903F52"/>
    <w:rsid w:val="00907B5B"/>
    <w:rsid w:val="00910C85"/>
    <w:rsid w:val="009129E4"/>
    <w:rsid w:val="00913358"/>
    <w:rsid w:val="00914A4D"/>
    <w:rsid w:val="00920826"/>
    <w:rsid w:val="0092088B"/>
    <w:rsid w:val="00921FB6"/>
    <w:rsid w:val="009231B7"/>
    <w:rsid w:val="0092465E"/>
    <w:rsid w:val="0092764F"/>
    <w:rsid w:val="00935218"/>
    <w:rsid w:val="00935286"/>
    <w:rsid w:val="009418DE"/>
    <w:rsid w:val="009446B4"/>
    <w:rsid w:val="00947330"/>
    <w:rsid w:val="00947540"/>
    <w:rsid w:val="00950FED"/>
    <w:rsid w:val="00952B6F"/>
    <w:rsid w:val="00952C77"/>
    <w:rsid w:val="00953025"/>
    <w:rsid w:val="009530D3"/>
    <w:rsid w:val="00956444"/>
    <w:rsid w:val="00956868"/>
    <w:rsid w:val="00957481"/>
    <w:rsid w:val="00962C5A"/>
    <w:rsid w:val="009648C0"/>
    <w:rsid w:val="009729FC"/>
    <w:rsid w:val="00981B00"/>
    <w:rsid w:val="00983AF8"/>
    <w:rsid w:val="009854D2"/>
    <w:rsid w:val="009903D2"/>
    <w:rsid w:val="00997C58"/>
    <w:rsid w:val="009A107E"/>
    <w:rsid w:val="009A147F"/>
    <w:rsid w:val="009A6CEA"/>
    <w:rsid w:val="009B0523"/>
    <w:rsid w:val="009B23ED"/>
    <w:rsid w:val="009B4A27"/>
    <w:rsid w:val="009B4BAE"/>
    <w:rsid w:val="009B7294"/>
    <w:rsid w:val="009C16D5"/>
    <w:rsid w:val="009C3B50"/>
    <w:rsid w:val="009C3B61"/>
    <w:rsid w:val="009C4477"/>
    <w:rsid w:val="009C50DC"/>
    <w:rsid w:val="009C6565"/>
    <w:rsid w:val="009C7F92"/>
    <w:rsid w:val="009D1338"/>
    <w:rsid w:val="009D14DB"/>
    <w:rsid w:val="009D1EFD"/>
    <w:rsid w:val="009D64B0"/>
    <w:rsid w:val="009D66C7"/>
    <w:rsid w:val="009D6709"/>
    <w:rsid w:val="009D7CC0"/>
    <w:rsid w:val="009E0C82"/>
    <w:rsid w:val="009E1E22"/>
    <w:rsid w:val="009E27F1"/>
    <w:rsid w:val="009E3E3E"/>
    <w:rsid w:val="009E622A"/>
    <w:rsid w:val="009E62C0"/>
    <w:rsid w:val="009E7E56"/>
    <w:rsid w:val="009F03EF"/>
    <w:rsid w:val="009F59BB"/>
    <w:rsid w:val="00A0319F"/>
    <w:rsid w:val="00A0436C"/>
    <w:rsid w:val="00A046BF"/>
    <w:rsid w:val="00A05EEB"/>
    <w:rsid w:val="00A0623F"/>
    <w:rsid w:val="00A110C4"/>
    <w:rsid w:val="00A11DD6"/>
    <w:rsid w:val="00A13E07"/>
    <w:rsid w:val="00A15367"/>
    <w:rsid w:val="00A22190"/>
    <w:rsid w:val="00A274F7"/>
    <w:rsid w:val="00A35900"/>
    <w:rsid w:val="00A35C87"/>
    <w:rsid w:val="00A3701C"/>
    <w:rsid w:val="00A3702E"/>
    <w:rsid w:val="00A37A77"/>
    <w:rsid w:val="00A41377"/>
    <w:rsid w:val="00A47594"/>
    <w:rsid w:val="00A557FC"/>
    <w:rsid w:val="00A57D7F"/>
    <w:rsid w:val="00A62375"/>
    <w:rsid w:val="00A64E95"/>
    <w:rsid w:val="00A66DC0"/>
    <w:rsid w:val="00A717F7"/>
    <w:rsid w:val="00A74448"/>
    <w:rsid w:val="00A74A78"/>
    <w:rsid w:val="00A77007"/>
    <w:rsid w:val="00A81E8E"/>
    <w:rsid w:val="00A82635"/>
    <w:rsid w:val="00A83550"/>
    <w:rsid w:val="00A83B8F"/>
    <w:rsid w:val="00A92599"/>
    <w:rsid w:val="00A93F29"/>
    <w:rsid w:val="00A95F47"/>
    <w:rsid w:val="00A96068"/>
    <w:rsid w:val="00A96E94"/>
    <w:rsid w:val="00AA209D"/>
    <w:rsid w:val="00AA2ACE"/>
    <w:rsid w:val="00AA52CA"/>
    <w:rsid w:val="00AA79B6"/>
    <w:rsid w:val="00AB28A5"/>
    <w:rsid w:val="00AB2AAD"/>
    <w:rsid w:val="00AB7225"/>
    <w:rsid w:val="00AB7922"/>
    <w:rsid w:val="00AC03C6"/>
    <w:rsid w:val="00AC32E4"/>
    <w:rsid w:val="00AC4F0F"/>
    <w:rsid w:val="00AC54EE"/>
    <w:rsid w:val="00AD2884"/>
    <w:rsid w:val="00AD2B12"/>
    <w:rsid w:val="00AD376F"/>
    <w:rsid w:val="00AD5029"/>
    <w:rsid w:val="00AE114F"/>
    <w:rsid w:val="00AE1D15"/>
    <w:rsid w:val="00AE3549"/>
    <w:rsid w:val="00AE5DEF"/>
    <w:rsid w:val="00AF28F9"/>
    <w:rsid w:val="00AF2C10"/>
    <w:rsid w:val="00AF2C32"/>
    <w:rsid w:val="00AF3766"/>
    <w:rsid w:val="00AF6C2C"/>
    <w:rsid w:val="00AF7CDC"/>
    <w:rsid w:val="00B03CE6"/>
    <w:rsid w:val="00B1145F"/>
    <w:rsid w:val="00B16FD1"/>
    <w:rsid w:val="00B21AA1"/>
    <w:rsid w:val="00B2225A"/>
    <w:rsid w:val="00B23D8F"/>
    <w:rsid w:val="00B25968"/>
    <w:rsid w:val="00B3169B"/>
    <w:rsid w:val="00B32B8C"/>
    <w:rsid w:val="00B32E75"/>
    <w:rsid w:val="00B33DC2"/>
    <w:rsid w:val="00B3464D"/>
    <w:rsid w:val="00B35354"/>
    <w:rsid w:val="00B37A29"/>
    <w:rsid w:val="00B41665"/>
    <w:rsid w:val="00B5037F"/>
    <w:rsid w:val="00B50C93"/>
    <w:rsid w:val="00B62C9C"/>
    <w:rsid w:val="00B65CD8"/>
    <w:rsid w:val="00B70298"/>
    <w:rsid w:val="00B705AD"/>
    <w:rsid w:val="00B72295"/>
    <w:rsid w:val="00B723B8"/>
    <w:rsid w:val="00B76964"/>
    <w:rsid w:val="00B76AAC"/>
    <w:rsid w:val="00B81180"/>
    <w:rsid w:val="00B824C3"/>
    <w:rsid w:val="00B83D0D"/>
    <w:rsid w:val="00B842BE"/>
    <w:rsid w:val="00B853B2"/>
    <w:rsid w:val="00B875FB"/>
    <w:rsid w:val="00B87688"/>
    <w:rsid w:val="00B90755"/>
    <w:rsid w:val="00B92341"/>
    <w:rsid w:val="00B9241A"/>
    <w:rsid w:val="00B92A4A"/>
    <w:rsid w:val="00B92C90"/>
    <w:rsid w:val="00B936D8"/>
    <w:rsid w:val="00B9588C"/>
    <w:rsid w:val="00B979A9"/>
    <w:rsid w:val="00BA1053"/>
    <w:rsid w:val="00BA1319"/>
    <w:rsid w:val="00BA2992"/>
    <w:rsid w:val="00BA6A9B"/>
    <w:rsid w:val="00BB02B0"/>
    <w:rsid w:val="00BB0F49"/>
    <w:rsid w:val="00BB2B21"/>
    <w:rsid w:val="00BB3AC7"/>
    <w:rsid w:val="00BB50DB"/>
    <w:rsid w:val="00BB56FA"/>
    <w:rsid w:val="00BB5F7D"/>
    <w:rsid w:val="00BB78FA"/>
    <w:rsid w:val="00BB7CDD"/>
    <w:rsid w:val="00BC1D5A"/>
    <w:rsid w:val="00BD10FC"/>
    <w:rsid w:val="00BD16AC"/>
    <w:rsid w:val="00BD397B"/>
    <w:rsid w:val="00BD3A11"/>
    <w:rsid w:val="00BD4FA9"/>
    <w:rsid w:val="00BD6F28"/>
    <w:rsid w:val="00BE3BDC"/>
    <w:rsid w:val="00BE3EBA"/>
    <w:rsid w:val="00BF096E"/>
    <w:rsid w:val="00BF33A4"/>
    <w:rsid w:val="00BF409B"/>
    <w:rsid w:val="00BF4A5F"/>
    <w:rsid w:val="00BF4ADF"/>
    <w:rsid w:val="00BF4F27"/>
    <w:rsid w:val="00BF5129"/>
    <w:rsid w:val="00C0314C"/>
    <w:rsid w:val="00C03287"/>
    <w:rsid w:val="00C0393F"/>
    <w:rsid w:val="00C0553C"/>
    <w:rsid w:val="00C058D6"/>
    <w:rsid w:val="00C07481"/>
    <w:rsid w:val="00C10DB0"/>
    <w:rsid w:val="00C15948"/>
    <w:rsid w:val="00C17B76"/>
    <w:rsid w:val="00C20059"/>
    <w:rsid w:val="00C23158"/>
    <w:rsid w:val="00C23C29"/>
    <w:rsid w:val="00C26A13"/>
    <w:rsid w:val="00C31F67"/>
    <w:rsid w:val="00C34F2A"/>
    <w:rsid w:val="00C35672"/>
    <w:rsid w:val="00C35A00"/>
    <w:rsid w:val="00C35C75"/>
    <w:rsid w:val="00C3788D"/>
    <w:rsid w:val="00C427AD"/>
    <w:rsid w:val="00C47237"/>
    <w:rsid w:val="00C51789"/>
    <w:rsid w:val="00C559F2"/>
    <w:rsid w:val="00C56751"/>
    <w:rsid w:val="00C63032"/>
    <w:rsid w:val="00C63D77"/>
    <w:rsid w:val="00C64E2A"/>
    <w:rsid w:val="00C662DF"/>
    <w:rsid w:val="00C7102E"/>
    <w:rsid w:val="00C72F83"/>
    <w:rsid w:val="00C739EE"/>
    <w:rsid w:val="00C74FD5"/>
    <w:rsid w:val="00C752B6"/>
    <w:rsid w:val="00C8274E"/>
    <w:rsid w:val="00C84CD6"/>
    <w:rsid w:val="00C84F48"/>
    <w:rsid w:val="00C9123B"/>
    <w:rsid w:val="00C93A09"/>
    <w:rsid w:val="00C958B4"/>
    <w:rsid w:val="00C958FE"/>
    <w:rsid w:val="00C96001"/>
    <w:rsid w:val="00C966BE"/>
    <w:rsid w:val="00C9750F"/>
    <w:rsid w:val="00CA1E1A"/>
    <w:rsid w:val="00CA29BC"/>
    <w:rsid w:val="00CA61D1"/>
    <w:rsid w:val="00CA688F"/>
    <w:rsid w:val="00CA73EE"/>
    <w:rsid w:val="00CA7534"/>
    <w:rsid w:val="00CB5206"/>
    <w:rsid w:val="00CB56EE"/>
    <w:rsid w:val="00CB5EA7"/>
    <w:rsid w:val="00CB65DC"/>
    <w:rsid w:val="00CB7769"/>
    <w:rsid w:val="00CC0A3D"/>
    <w:rsid w:val="00CC153E"/>
    <w:rsid w:val="00CC2A3C"/>
    <w:rsid w:val="00CC7F9F"/>
    <w:rsid w:val="00CD0ECE"/>
    <w:rsid w:val="00CE3B39"/>
    <w:rsid w:val="00CE43A1"/>
    <w:rsid w:val="00CE452D"/>
    <w:rsid w:val="00CE4B93"/>
    <w:rsid w:val="00CE5901"/>
    <w:rsid w:val="00CF1964"/>
    <w:rsid w:val="00CF55DC"/>
    <w:rsid w:val="00CF5B03"/>
    <w:rsid w:val="00CF611B"/>
    <w:rsid w:val="00D05B62"/>
    <w:rsid w:val="00D061BC"/>
    <w:rsid w:val="00D12445"/>
    <w:rsid w:val="00D12731"/>
    <w:rsid w:val="00D12AC5"/>
    <w:rsid w:val="00D138F8"/>
    <w:rsid w:val="00D15031"/>
    <w:rsid w:val="00D23D3C"/>
    <w:rsid w:val="00D278AA"/>
    <w:rsid w:val="00D34336"/>
    <w:rsid w:val="00D34818"/>
    <w:rsid w:val="00D35BE9"/>
    <w:rsid w:val="00D35F03"/>
    <w:rsid w:val="00D41EF8"/>
    <w:rsid w:val="00D41F79"/>
    <w:rsid w:val="00D44EC5"/>
    <w:rsid w:val="00D45E47"/>
    <w:rsid w:val="00D47159"/>
    <w:rsid w:val="00D47366"/>
    <w:rsid w:val="00D512C8"/>
    <w:rsid w:val="00D51BE3"/>
    <w:rsid w:val="00D5430C"/>
    <w:rsid w:val="00D5462E"/>
    <w:rsid w:val="00D57DAA"/>
    <w:rsid w:val="00D639FD"/>
    <w:rsid w:val="00D66E55"/>
    <w:rsid w:val="00D674B7"/>
    <w:rsid w:val="00D72113"/>
    <w:rsid w:val="00D7593B"/>
    <w:rsid w:val="00D7631C"/>
    <w:rsid w:val="00D8527B"/>
    <w:rsid w:val="00D9047F"/>
    <w:rsid w:val="00D91D31"/>
    <w:rsid w:val="00D928AA"/>
    <w:rsid w:val="00D96683"/>
    <w:rsid w:val="00D9672A"/>
    <w:rsid w:val="00D971C0"/>
    <w:rsid w:val="00D976D2"/>
    <w:rsid w:val="00DA5853"/>
    <w:rsid w:val="00DA6F4F"/>
    <w:rsid w:val="00DA7116"/>
    <w:rsid w:val="00DA7D26"/>
    <w:rsid w:val="00DA7E76"/>
    <w:rsid w:val="00DC0CBA"/>
    <w:rsid w:val="00DC12ED"/>
    <w:rsid w:val="00DC14D4"/>
    <w:rsid w:val="00DC1A0B"/>
    <w:rsid w:val="00DC1DAD"/>
    <w:rsid w:val="00DC25AE"/>
    <w:rsid w:val="00DC5CAD"/>
    <w:rsid w:val="00DD07F4"/>
    <w:rsid w:val="00DD4791"/>
    <w:rsid w:val="00DE3B13"/>
    <w:rsid w:val="00DF177A"/>
    <w:rsid w:val="00E02022"/>
    <w:rsid w:val="00E0430C"/>
    <w:rsid w:val="00E04E19"/>
    <w:rsid w:val="00E064D2"/>
    <w:rsid w:val="00E11B58"/>
    <w:rsid w:val="00E127F1"/>
    <w:rsid w:val="00E14AEC"/>
    <w:rsid w:val="00E14D02"/>
    <w:rsid w:val="00E20EA8"/>
    <w:rsid w:val="00E220D1"/>
    <w:rsid w:val="00E22AD2"/>
    <w:rsid w:val="00E22DB7"/>
    <w:rsid w:val="00E243C9"/>
    <w:rsid w:val="00E268F1"/>
    <w:rsid w:val="00E32914"/>
    <w:rsid w:val="00E32DE5"/>
    <w:rsid w:val="00E335B2"/>
    <w:rsid w:val="00E350F9"/>
    <w:rsid w:val="00E358FD"/>
    <w:rsid w:val="00E35BF0"/>
    <w:rsid w:val="00E37C18"/>
    <w:rsid w:val="00E40007"/>
    <w:rsid w:val="00E51FB2"/>
    <w:rsid w:val="00E53566"/>
    <w:rsid w:val="00E57A0C"/>
    <w:rsid w:val="00E63A71"/>
    <w:rsid w:val="00E67424"/>
    <w:rsid w:val="00E718FB"/>
    <w:rsid w:val="00E73858"/>
    <w:rsid w:val="00E7772A"/>
    <w:rsid w:val="00E81366"/>
    <w:rsid w:val="00E8198C"/>
    <w:rsid w:val="00E8464A"/>
    <w:rsid w:val="00E855F9"/>
    <w:rsid w:val="00E87882"/>
    <w:rsid w:val="00E931E3"/>
    <w:rsid w:val="00E975BD"/>
    <w:rsid w:val="00EA4097"/>
    <w:rsid w:val="00EB1F4B"/>
    <w:rsid w:val="00EB278D"/>
    <w:rsid w:val="00EB6155"/>
    <w:rsid w:val="00EB6D5D"/>
    <w:rsid w:val="00EB70FB"/>
    <w:rsid w:val="00EC1FFE"/>
    <w:rsid w:val="00EC2DE1"/>
    <w:rsid w:val="00ED1211"/>
    <w:rsid w:val="00ED20EF"/>
    <w:rsid w:val="00ED2F93"/>
    <w:rsid w:val="00ED6E9C"/>
    <w:rsid w:val="00ED7352"/>
    <w:rsid w:val="00EE39FE"/>
    <w:rsid w:val="00EE4BFE"/>
    <w:rsid w:val="00EF04C7"/>
    <w:rsid w:val="00EF34D3"/>
    <w:rsid w:val="00EF49DB"/>
    <w:rsid w:val="00F016BF"/>
    <w:rsid w:val="00F01CD8"/>
    <w:rsid w:val="00F02ACA"/>
    <w:rsid w:val="00F02D45"/>
    <w:rsid w:val="00F03877"/>
    <w:rsid w:val="00F05F90"/>
    <w:rsid w:val="00F07C35"/>
    <w:rsid w:val="00F14AB0"/>
    <w:rsid w:val="00F303DF"/>
    <w:rsid w:val="00F30458"/>
    <w:rsid w:val="00F314E7"/>
    <w:rsid w:val="00F32220"/>
    <w:rsid w:val="00F32344"/>
    <w:rsid w:val="00F32424"/>
    <w:rsid w:val="00F3382B"/>
    <w:rsid w:val="00F33AB5"/>
    <w:rsid w:val="00F40054"/>
    <w:rsid w:val="00F40596"/>
    <w:rsid w:val="00F42081"/>
    <w:rsid w:val="00F44A92"/>
    <w:rsid w:val="00F45F4C"/>
    <w:rsid w:val="00F51372"/>
    <w:rsid w:val="00F52309"/>
    <w:rsid w:val="00F541EE"/>
    <w:rsid w:val="00F55E9E"/>
    <w:rsid w:val="00F6124C"/>
    <w:rsid w:val="00F62EE1"/>
    <w:rsid w:val="00F65B1B"/>
    <w:rsid w:val="00F65D49"/>
    <w:rsid w:val="00F671BE"/>
    <w:rsid w:val="00F70815"/>
    <w:rsid w:val="00F747E2"/>
    <w:rsid w:val="00F77FCA"/>
    <w:rsid w:val="00F83CAF"/>
    <w:rsid w:val="00F84A67"/>
    <w:rsid w:val="00F87C23"/>
    <w:rsid w:val="00F937AA"/>
    <w:rsid w:val="00F97B28"/>
    <w:rsid w:val="00FA35EA"/>
    <w:rsid w:val="00FB17B9"/>
    <w:rsid w:val="00FB2834"/>
    <w:rsid w:val="00FB448A"/>
    <w:rsid w:val="00FB6678"/>
    <w:rsid w:val="00FC1F9C"/>
    <w:rsid w:val="00FC5B3C"/>
    <w:rsid w:val="00FD42A8"/>
    <w:rsid w:val="00FD56AF"/>
    <w:rsid w:val="00FE0D17"/>
    <w:rsid w:val="00FE3BDA"/>
    <w:rsid w:val="00FE5D1F"/>
    <w:rsid w:val="00FE77F8"/>
    <w:rsid w:val="00FE7B6F"/>
    <w:rsid w:val="00FF15CD"/>
    <w:rsid w:val="00FF4CF8"/>
    <w:rsid w:val="00FF725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2DF0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12D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12DF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12DF0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12DF0"/>
    <w:rPr>
      <w:sz w:val="18"/>
      <w:szCs w:val="18"/>
    </w:rPr>
  </w:style>
  <w:style w:type="character" w:styleId="a5">
    <w:name w:val="Hyperlink"/>
    <w:basedOn w:val="a0"/>
    <w:uiPriority w:val="99"/>
    <w:unhideWhenUsed/>
    <w:rsid w:val="00EE4BFE"/>
    <w:rPr>
      <w:color w:val="0000FF"/>
      <w:u w:val="single"/>
    </w:rPr>
  </w:style>
  <w:style w:type="character" w:customStyle="1" w:styleId="high-light">
    <w:name w:val="high-light"/>
    <w:basedOn w:val="a0"/>
    <w:rsid w:val="00D8527B"/>
  </w:style>
  <w:style w:type="character" w:customStyle="1" w:styleId="apple-converted-space">
    <w:name w:val="apple-converted-space"/>
    <w:basedOn w:val="a0"/>
    <w:rsid w:val="00D8527B"/>
  </w:style>
  <w:style w:type="paragraph" w:customStyle="1" w:styleId="DecimalAligned">
    <w:name w:val="Decimal Aligned"/>
    <w:basedOn w:val="a"/>
    <w:uiPriority w:val="40"/>
    <w:qFormat/>
    <w:rsid w:val="00CC7F9F"/>
    <w:pPr>
      <w:widowControl/>
      <w:tabs>
        <w:tab w:val="decimal" w:pos="360"/>
      </w:tabs>
      <w:spacing w:after="200" w:line="276" w:lineRule="auto"/>
      <w:jc w:val="left"/>
    </w:pPr>
    <w:rPr>
      <w:rFonts w:asciiTheme="minorHAnsi" w:eastAsiaTheme="minorEastAsia" w:hAnsiTheme="minorHAnsi" w:cstheme="minorBidi"/>
      <w:kern w:val="0"/>
      <w:sz w:val="22"/>
    </w:rPr>
  </w:style>
  <w:style w:type="table" w:customStyle="1" w:styleId="-11">
    <w:name w:val="浅色底纹 - 强调文字颜色 11"/>
    <w:basedOn w:val="a1"/>
    <w:uiPriority w:val="60"/>
    <w:rsid w:val="00CC7F9F"/>
    <w:rPr>
      <w:color w:val="365F91" w:themeColor="accent1" w:themeShade="BF"/>
      <w:kern w:val="0"/>
      <w:sz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-12">
    <w:name w:val="浅色底纹 - 强调文字颜色 12"/>
    <w:basedOn w:val="a1"/>
    <w:uiPriority w:val="60"/>
    <w:rsid w:val="00CC7F9F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3">
    <w:name w:val="Light Shading Accent 3"/>
    <w:basedOn w:val="a1"/>
    <w:uiPriority w:val="60"/>
    <w:rsid w:val="00CC7F9F"/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-4">
    <w:name w:val="Light Shading Accent 4"/>
    <w:basedOn w:val="a1"/>
    <w:uiPriority w:val="60"/>
    <w:rsid w:val="00CC7F9F"/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6">
    <w:name w:val="Table Grid"/>
    <w:basedOn w:val="a1"/>
    <w:uiPriority w:val="59"/>
    <w:rsid w:val="00CC7F9F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-13">
    <w:name w:val="浅色底纹 - 强调文字颜色 13"/>
    <w:basedOn w:val="a1"/>
    <w:uiPriority w:val="60"/>
    <w:rsid w:val="009D66C7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a7">
    <w:name w:val="Balloon Text"/>
    <w:basedOn w:val="a"/>
    <w:link w:val="Char1"/>
    <w:uiPriority w:val="99"/>
    <w:semiHidden/>
    <w:unhideWhenUsed/>
    <w:rsid w:val="00B41665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41665"/>
    <w:rPr>
      <w:rFonts w:ascii="Tahoma" w:eastAsia="宋体" w:hAnsi="Tahoma" w:cs="Tahoma"/>
      <w:sz w:val="16"/>
      <w:szCs w:val="18"/>
    </w:rPr>
  </w:style>
  <w:style w:type="character" w:styleId="a8">
    <w:name w:val="line number"/>
    <w:basedOn w:val="a0"/>
    <w:uiPriority w:val="99"/>
    <w:semiHidden/>
    <w:unhideWhenUsed/>
    <w:rsid w:val="00727F46"/>
  </w:style>
  <w:style w:type="table" w:customStyle="1" w:styleId="-14">
    <w:name w:val="浅色底纹 - 强调文字颜色 14"/>
    <w:basedOn w:val="a1"/>
    <w:uiPriority w:val="60"/>
    <w:rsid w:val="00F33AB5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">
    <w:name w:val="Light List Accent 2"/>
    <w:basedOn w:val="a1"/>
    <w:uiPriority w:val="61"/>
    <w:rsid w:val="00F33AB5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-6">
    <w:name w:val="Light Shading Accent 6"/>
    <w:basedOn w:val="a1"/>
    <w:uiPriority w:val="60"/>
    <w:rsid w:val="00F33AB5"/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-60">
    <w:name w:val="Light List Accent 6"/>
    <w:basedOn w:val="a1"/>
    <w:uiPriority w:val="61"/>
    <w:rsid w:val="00F33AB5"/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-20">
    <w:name w:val="Light Shading Accent 2"/>
    <w:basedOn w:val="a1"/>
    <w:uiPriority w:val="60"/>
    <w:rsid w:val="00F33AB5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-5">
    <w:name w:val="Light Shading Accent 5"/>
    <w:basedOn w:val="a1"/>
    <w:uiPriority w:val="60"/>
    <w:rsid w:val="00F33AB5"/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a9">
    <w:name w:val="annotation reference"/>
    <w:basedOn w:val="a0"/>
    <w:uiPriority w:val="99"/>
    <w:semiHidden/>
    <w:unhideWhenUsed/>
    <w:rsid w:val="00770F92"/>
    <w:rPr>
      <w:sz w:val="18"/>
      <w:szCs w:val="18"/>
    </w:rPr>
  </w:style>
  <w:style w:type="paragraph" w:styleId="aa">
    <w:name w:val="annotation text"/>
    <w:basedOn w:val="a"/>
    <w:link w:val="Char2"/>
    <w:uiPriority w:val="99"/>
    <w:semiHidden/>
    <w:unhideWhenUsed/>
    <w:rsid w:val="00770F92"/>
    <w:pPr>
      <w:jc w:val="left"/>
    </w:pPr>
    <w:rPr>
      <w:rFonts w:ascii="Tahoma" w:hAnsi="Tahoma" w:cs="Tahoma"/>
      <w:color w:val="000000"/>
      <w:sz w:val="16"/>
      <w:szCs w:val="24"/>
    </w:rPr>
  </w:style>
  <w:style w:type="character" w:customStyle="1" w:styleId="Char2">
    <w:name w:val="批注文字 Char"/>
    <w:basedOn w:val="a0"/>
    <w:link w:val="aa"/>
    <w:uiPriority w:val="99"/>
    <w:semiHidden/>
    <w:rsid w:val="00770F92"/>
    <w:rPr>
      <w:rFonts w:ascii="Tahoma" w:eastAsia="宋体" w:hAnsi="Tahoma" w:cs="Tahoma"/>
      <w:color w:val="000000"/>
      <w:sz w:val="16"/>
      <w:szCs w:val="24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770F92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b"/>
    <w:uiPriority w:val="99"/>
    <w:semiHidden/>
    <w:rsid w:val="00770F92"/>
    <w:rPr>
      <w:rFonts w:ascii="Calibri" w:eastAsia="宋体" w:hAnsi="Calibri" w:cs="Times New Roman"/>
      <w:b/>
      <w:bCs/>
      <w:color w:val="000000"/>
      <w:sz w:val="20"/>
      <w:szCs w:val="20"/>
    </w:rPr>
  </w:style>
  <w:style w:type="paragraph" w:styleId="ac">
    <w:name w:val="Revision"/>
    <w:hidden/>
    <w:uiPriority w:val="99"/>
    <w:semiHidden/>
    <w:rsid w:val="00460279"/>
    <w:rPr>
      <w:rFonts w:ascii="Calibri" w:eastAsia="宋体" w:hAnsi="Calibri" w:cs="Times New Roman"/>
    </w:rPr>
  </w:style>
  <w:style w:type="paragraph" w:customStyle="1" w:styleId="1">
    <w:name w:val="正文1"/>
    <w:uiPriority w:val="99"/>
    <w:rsid w:val="00662B99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12DF0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12D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12DF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12DF0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12DF0"/>
    <w:rPr>
      <w:sz w:val="18"/>
      <w:szCs w:val="18"/>
    </w:rPr>
  </w:style>
  <w:style w:type="character" w:styleId="a5">
    <w:name w:val="Hyperlink"/>
    <w:basedOn w:val="a0"/>
    <w:uiPriority w:val="99"/>
    <w:unhideWhenUsed/>
    <w:rsid w:val="00EE4BFE"/>
    <w:rPr>
      <w:color w:val="0000FF"/>
      <w:u w:val="single"/>
    </w:rPr>
  </w:style>
  <w:style w:type="character" w:customStyle="1" w:styleId="high-light">
    <w:name w:val="high-light"/>
    <w:basedOn w:val="a0"/>
    <w:rsid w:val="00D8527B"/>
  </w:style>
  <w:style w:type="character" w:customStyle="1" w:styleId="apple-converted-space">
    <w:name w:val="apple-converted-space"/>
    <w:basedOn w:val="a0"/>
    <w:rsid w:val="00D8527B"/>
  </w:style>
  <w:style w:type="paragraph" w:customStyle="1" w:styleId="DecimalAligned">
    <w:name w:val="Decimal Aligned"/>
    <w:basedOn w:val="a"/>
    <w:uiPriority w:val="40"/>
    <w:qFormat/>
    <w:rsid w:val="00CC7F9F"/>
    <w:pPr>
      <w:widowControl/>
      <w:tabs>
        <w:tab w:val="decimal" w:pos="360"/>
      </w:tabs>
      <w:spacing w:after="200" w:line="276" w:lineRule="auto"/>
      <w:jc w:val="left"/>
    </w:pPr>
    <w:rPr>
      <w:rFonts w:asciiTheme="minorHAnsi" w:eastAsiaTheme="minorEastAsia" w:hAnsiTheme="minorHAnsi" w:cstheme="minorBidi"/>
      <w:kern w:val="0"/>
      <w:sz w:val="22"/>
    </w:rPr>
  </w:style>
  <w:style w:type="table" w:customStyle="1" w:styleId="-11">
    <w:name w:val="浅色底纹 - 强调文字颜色 11"/>
    <w:basedOn w:val="a1"/>
    <w:uiPriority w:val="60"/>
    <w:rsid w:val="00CC7F9F"/>
    <w:rPr>
      <w:color w:val="365F91" w:themeColor="accent1" w:themeShade="BF"/>
      <w:kern w:val="0"/>
      <w:sz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-12">
    <w:name w:val="浅色底纹 - 强调文字颜色 12"/>
    <w:basedOn w:val="a1"/>
    <w:uiPriority w:val="60"/>
    <w:rsid w:val="00CC7F9F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3">
    <w:name w:val="Light Shading Accent 3"/>
    <w:basedOn w:val="a1"/>
    <w:uiPriority w:val="60"/>
    <w:rsid w:val="00CC7F9F"/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-4">
    <w:name w:val="Light Shading Accent 4"/>
    <w:basedOn w:val="a1"/>
    <w:uiPriority w:val="60"/>
    <w:rsid w:val="00CC7F9F"/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a6">
    <w:name w:val="Table Grid"/>
    <w:basedOn w:val="a1"/>
    <w:uiPriority w:val="59"/>
    <w:rsid w:val="00CC7F9F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-13">
    <w:name w:val="浅色底纹 - 强调文字颜色 13"/>
    <w:basedOn w:val="a1"/>
    <w:uiPriority w:val="60"/>
    <w:rsid w:val="009D66C7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a7">
    <w:name w:val="Balloon Text"/>
    <w:basedOn w:val="a"/>
    <w:link w:val="Char1"/>
    <w:uiPriority w:val="99"/>
    <w:semiHidden/>
    <w:unhideWhenUsed/>
    <w:rsid w:val="00B41665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41665"/>
    <w:rPr>
      <w:rFonts w:ascii="Tahoma" w:eastAsia="宋体" w:hAnsi="Tahoma" w:cs="Tahoma"/>
      <w:sz w:val="16"/>
      <w:szCs w:val="18"/>
    </w:rPr>
  </w:style>
  <w:style w:type="character" w:styleId="a8">
    <w:name w:val="line number"/>
    <w:basedOn w:val="a0"/>
    <w:uiPriority w:val="99"/>
    <w:semiHidden/>
    <w:unhideWhenUsed/>
    <w:rsid w:val="00727F46"/>
  </w:style>
  <w:style w:type="table" w:customStyle="1" w:styleId="-14">
    <w:name w:val="浅色底纹 - 强调文字颜色 14"/>
    <w:basedOn w:val="a1"/>
    <w:uiPriority w:val="60"/>
    <w:rsid w:val="00F33AB5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">
    <w:name w:val="Light List Accent 2"/>
    <w:basedOn w:val="a1"/>
    <w:uiPriority w:val="61"/>
    <w:rsid w:val="00F33AB5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-6">
    <w:name w:val="Light Shading Accent 6"/>
    <w:basedOn w:val="a1"/>
    <w:uiPriority w:val="60"/>
    <w:rsid w:val="00F33AB5"/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-60">
    <w:name w:val="Light List Accent 6"/>
    <w:basedOn w:val="a1"/>
    <w:uiPriority w:val="61"/>
    <w:rsid w:val="00F33AB5"/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-20">
    <w:name w:val="Light Shading Accent 2"/>
    <w:basedOn w:val="a1"/>
    <w:uiPriority w:val="60"/>
    <w:rsid w:val="00F33AB5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-5">
    <w:name w:val="Light Shading Accent 5"/>
    <w:basedOn w:val="a1"/>
    <w:uiPriority w:val="60"/>
    <w:rsid w:val="00F33AB5"/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a9">
    <w:name w:val="annotation reference"/>
    <w:basedOn w:val="a0"/>
    <w:uiPriority w:val="99"/>
    <w:semiHidden/>
    <w:unhideWhenUsed/>
    <w:rsid w:val="00770F92"/>
    <w:rPr>
      <w:sz w:val="18"/>
      <w:szCs w:val="18"/>
    </w:rPr>
  </w:style>
  <w:style w:type="paragraph" w:styleId="aa">
    <w:name w:val="annotation text"/>
    <w:basedOn w:val="a"/>
    <w:link w:val="Char2"/>
    <w:uiPriority w:val="99"/>
    <w:semiHidden/>
    <w:unhideWhenUsed/>
    <w:rsid w:val="00770F92"/>
    <w:pPr>
      <w:jc w:val="left"/>
    </w:pPr>
    <w:rPr>
      <w:rFonts w:ascii="Tahoma" w:hAnsi="Tahoma" w:cs="Tahoma"/>
      <w:color w:val="000000"/>
      <w:sz w:val="16"/>
      <w:szCs w:val="24"/>
    </w:rPr>
  </w:style>
  <w:style w:type="character" w:customStyle="1" w:styleId="Char2">
    <w:name w:val="批注文字 Char"/>
    <w:basedOn w:val="a0"/>
    <w:link w:val="aa"/>
    <w:uiPriority w:val="99"/>
    <w:semiHidden/>
    <w:rsid w:val="00770F92"/>
    <w:rPr>
      <w:rFonts w:ascii="Tahoma" w:eastAsia="宋体" w:hAnsi="Tahoma" w:cs="Tahoma"/>
      <w:color w:val="000000"/>
      <w:sz w:val="16"/>
      <w:szCs w:val="24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770F92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b"/>
    <w:uiPriority w:val="99"/>
    <w:semiHidden/>
    <w:rsid w:val="00770F92"/>
    <w:rPr>
      <w:rFonts w:ascii="Calibri" w:eastAsia="宋体" w:hAnsi="Calibri" w:cs="Times New Roman"/>
      <w:b/>
      <w:bCs/>
      <w:color w:val="000000"/>
      <w:sz w:val="20"/>
      <w:szCs w:val="20"/>
    </w:rPr>
  </w:style>
  <w:style w:type="paragraph" w:styleId="ac">
    <w:name w:val="Revision"/>
    <w:hidden/>
    <w:uiPriority w:val="99"/>
    <w:semiHidden/>
    <w:rsid w:val="00460279"/>
    <w:rPr>
      <w:rFonts w:ascii="Calibri" w:eastAsia="宋体" w:hAnsi="Calibri" w:cs="Times New Roman"/>
    </w:rPr>
  </w:style>
  <w:style w:type="paragraph" w:customStyle="1" w:styleId="1">
    <w:name w:val="正文1"/>
    <w:uiPriority w:val="99"/>
    <w:rsid w:val="00662B99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198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4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3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hyperlink" Target="javascript:void(0);" TargetMode="External"/><Relationship Id="rId18" Type="http://schemas.openxmlformats.org/officeDocument/2006/relationships/image" Target="media/image4.tiff"/><Relationship Id="rId26" Type="http://schemas.openxmlformats.org/officeDocument/2006/relationships/hyperlink" Target="http://www.wjgnet.com/1007-9327/full/v18/i13/1538-T2.htm" TargetMode="External"/><Relationship Id="rId3" Type="http://schemas.microsoft.com/office/2007/relationships/stylesWithEffects" Target="stylesWithEffects.xml"/><Relationship Id="rId21" Type="http://schemas.openxmlformats.org/officeDocument/2006/relationships/hyperlink" Target="javascript:void(0);" TargetMode="External"/><Relationship Id="rId7" Type="http://schemas.openxmlformats.org/officeDocument/2006/relationships/endnotes" Target="endnotes.xml"/><Relationship Id="rId12" Type="http://schemas.openxmlformats.org/officeDocument/2006/relationships/hyperlink" Target="javascript:void(0);" TargetMode="External"/><Relationship Id="rId17" Type="http://schemas.openxmlformats.org/officeDocument/2006/relationships/image" Target="media/image3.tiff"/><Relationship Id="rId25" Type="http://schemas.openxmlformats.org/officeDocument/2006/relationships/hyperlink" Target="http://www.wjgnet.com/1007-9327/full/v18/i13/1538-T2.htm" TargetMode="External"/><Relationship Id="rId2" Type="http://schemas.openxmlformats.org/officeDocument/2006/relationships/styles" Target="styles.xml"/><Relationship Id="rId16" Type="http://schemas.openxmlformats.org/officeDocument/2006/relationships/image" Target="media/image2.tiff"/><Relationship Id="rId20" Type="http://schemas.openxmlformats.org/officeDocument/2006/relationships/hyperlink" Target="http://www.wjgnet.com/1007-9327/full/v18/i13/1538-T2.htm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javascript:void(0);" TargetMode="External"/><Relationship Id="rId24" Type="http://schemas.openxmlformats.org/officeDocument/2006/relationships/hyperlink" Target="javascript:void(0);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tiff"/><Relationship Id="rId23" Type="http://schemas.openxmlformats.org/officeDocument/2006/relationships/hyperlink" Target="javascript:void(0);" TargetMode="External"/><Relationship Id="rId28" Type="http://schemas.openxmlformats.org/officeDocument/2006/relationships/fontTable" Target="fontTable.xml"/><Relationship Id="rId10" Type="http://schemas.openxmlformats.org/officeDocument/2006/relationships/hyperlink" Target="javascript:void(0);" TargetMode="External"/><Relationship Id="rId19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hyperlink" Target="mailto:shusenzheng@zju.edu.cn" TargetMode="External"/><Relationship Id="rId14" Type="http://schemas.openxmlformats.org/officeDocument/2006/relationships/hyperlink" Target="javascript:void(0);" TargetMode="External"/><Relationship Id="rId22" Type="http://schemas.openxmlformats.org/officeDocument/2006/relationships/hyperlink" Target="javascript:void(0);" TargetMode="External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7</Pages>
  <Words>8858</Words>
  <Characters>50493</Characters>
  <Application>Microsoft Office Word</Application>
  <DocSecurity>0</DocSecurity>
  <Lines>420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user</cp:lastModifiedBy>
  <cp:revision>3</cp:revision>
  <dcterms:created xsi:type="dcterms:W3CDTF">2016-08-18T16:30:00Z</dcterms:created>
  <dcterms:modified xsi:type="dcterms:W3CDTF">2016-08-19T00:21:00Z</dcterms:modified>
</cp:coreProperties>
</file>